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221CAE" w14:textId="77777777" w:rsidR="00C616B7" w:rsidRPr="005D0DE1" w:rsidRDefault="00C616B7" w:rsidP="00C616B7">
      <w:pPr>
        <w:jc w:val="center"/>
        <w:rPr>
          <w:rFonts w:ascii="Times New Roman" w:hAnsi="Times New Roman" w:cs="Times New Roman"/>
          <w:b/>
          <w:sz w:val="28"/>
          <w:szCs w:val="24"/>
        </w:rPr>
      </w:pPr>
      <w:r w:rsidRPr="005D0DE1">
        <w:rPr>
          <w:rFonts w:ascii="Times New Roman" w:hAnsi="Times New Roman" w:cs="Times New Roman"/>
          <w:b/>
          <w:sz w:val="28"/>
          <w:szCs w:val="24"/>
        </w:rPr>
        <w:t>REPRESENTASI BULLYING</w:t>
      </w:r>
      <w:r w:rsidRPr="005D0DE1">
        <w:rPr>
          <w:rFonts w:ascii="Times New Roman" w:hAnsi="Times New Roman" w:cs="Times New Roman"/>
          <w:b/>
          <w:sz w:val="28"/>
          <w:szCs w:val="24"/>
        </w:rPr>
        <w:br/>
        <w:t>SERIAL DRAMA KOREA REVENGE OF OTHERS 2022</w:t>
      </w:r>
      <w:r w:rsidRPr="005D0DE1">
        <w:rPr>
          <w:rFonts w:ascii="Times New Roman" w:hAnsi="Times New Roman" w:cs="Times New Roman"/>
          <w:b/>
          <w:sz w:val="28"/>
          <w:szCs w:val="24"/>
        </w:rPr>
        <w:br/>
        <w:t>(ANALISIS SEMIOTIKA ROLAND BARTHES)</w:t>
      </w:r>
    </w:p>
    <w:p w14:paraId="40B304E5" w14:textId="77777777" w:rsidR="00C616B7" w:rsidRPr="00765A51" w:rsidRDefault="00C616B7" w:rsidP="00C616B7">
      <w:pPr>
        <w:jc w:val="center"/>
        <w:rPr>
          <w:rFonts w:ascii="Times New Roman" w:eastAsia="Times New Roman" w:hAnsi="Times New Roman" w:cs="Times New Roman"/>
          <w:b/>
          <w:sz w:val="24"/>
          <w:szCs w:val="24"/>
        </w:rPr>
      </w:pPr>
    </w:p>
    <w:p w14:paraId="2ECF9C2F"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iajukan untuk Memenuhi Tugas Mata Kuliah</w:t>
      </w:r>
    </w:p>
    <w:p w14:paraId="6DA78C7D"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tode Penelitian Analisis Teks Media </w:t>
      </w:r>
    </w:p>
    <w:p w14:paraId="4FC59A4F" w14:textId="77777777" w:rsidR="00C616B7" w:rsidRPr="00765A51" w:rsidRDefault="00C616B7" w:rsidP="00C616B7">
      <w:pPr>
        <w:jc w:val="center"/>
        <w:rPr>
          <w:rFonts w:ascii="Times New Roman" w:eastAsia="Times New Roman" w:hAnsi="Times New Roman" w:cs="Times New Roman"/>
          <w:b/>
          <w:sz w:val="24"/>
          <w:szCs w:val="24"/>
        </w:rPr>
      </w:pPr>
    </w:p>
    <w:p w14:paraId="6ABDAF20" w14:textId="77777777" w:rsidR="00C616B7" w:rsidRPr="00765A51" w:rsidRDefault="00C616B7" w:rsidP="00C616B7">
      <w:pPr>
        <w:jc w:val="center"/>
        <w:rPr>
          <w:rFonts w:ascii="Times New Roman" w:eastAsia="Times New Roman" w:hAnsi="Times New Roman" w:cs="Times New Roman"/>
          <w:b/>
          <w:sz w:val="24"/>
          <w:szCs w:val="24"/>
        </w:rPr>
      </w:pPr>
    </w:p>
    <w:p w14:paraId="09F44415"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noProof/>
          <w:sz w:val="24"/>
          <w:szCs w:val="24"/>
        </w:rPr>
        <w:drawing>
          <wp:inline distT="0" distB="0" distL="0" distR="0" wp14:anchorId="285BD39B" wp14:editId="65D1AAD0">
            <wp:extent cx="1812760" cy="1800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2.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12760" cy="1800000"/>
                    </a:xfrm>
                    <a:prstGeom prst="rect">
                      <a:avLst/>
                    </a:prstGeom>
                    <a:noFill/>
                    <a:ln>
                      <a:noFill/>
                    </a:ln>
                  </pic:spPr>
                </pic:pic>
              </a:graphicData>
            </a:graphic>
          </wp:inline>
        </w:drawing>
      </w:r>
    </w:p>
    <w:p w14:paraId="7AE48ADB" w14:textId="77777777" w:rsidR="00C616B7" w:rsidRPr="00765A51" w:rsidRDefault="00C616B7" w:rsidP="00C616B7">
      <w:pPr>
        <w:jc w:val="center"/>
        <w:rPr>
          <w:rFonts w:ascii="Times New Roman" w:eastAsia="Times New Roman" w:hAnsi="Times New Roman" w:cs="Times New Roman"/>
          <w:b/>
          <w:sz w:val="24"/>
          <w:szCs w:val="24"/>
        </w:rPr>
      </w:pPr>
    </w:p>
    <w:p w14:paraId="2CAFDA5D" w14:textId="77777777" w:rsidR="00C616B7" w:rsidRPr="00765A51" w:rsidRDefault="00C616B7" w:rsidP="00C616B7">
      <w:pPr>
        <w:jc w:val="center"/>
        <w:rPr>
          <w:rFonts w:ascii="Times New Roman" w:eastAsia="Times New Roman" w:hAnsi="Times New Roman" w:cs="Times New Roman"/>
          <w:b/>
          <w:sz w:val="24"/>
          <w:szCs w:val="24"/>
        </w:rPr>
      </w:pPr>
    </w:p>
    <w:p w14:paraId="7158DD5A"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osen Pengampu:</w:t>
      </w:r>
    </w:p>
    <w:p w14:paraId="7930AF0B"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Dr. Nikmah Hadiati Salisah, S.Ip, M.Si</w:t>
      </w:r>
    </w:p>
    <w:p w14:paraId="5BB821D2"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P. 197301141999032004</w:t>
      </w:r>
    </w:p>
    <w:p w14:paraId="41F653A0" w14:textId="77777777" w:rsidR="00C616B7" w:rsidRPr="00765A51" w:rsidRDefault="00C616B7" w:rsidP="00C616B7">
      <w:pPr>
        <w:jc w:val="center"/>
        <w:rPr>
          <w:rFonts w:ascii="Times New Roman" w:eastAsia="Times New Roman" w:hAnsi="Times New Roman" w:cs="Times New Roman"/>
          <w:b/>
          <w:sz w:val="24"/>
          <w:szCs w:val="24"/>
        </w:rPr>
      </w:pPr>
    </w:p>
    <w:p w14:paraId="21F2EEE7" w14:textId="77777777" w:rsidR="00C616B7" w:rsidRPr="00765A51" w:rsidRDefault="00C616B7" w:rsidP="00C616B7">
      <w:pPr>
        <w:jc w:val="center"/>
        <w:rPr>
          <w:rFonts w:ascii="Times New Roman" w:eastAsia="Times New Roman" w:hAnsi="Times New Roman" w:cs="Times New Roman"/>
          <w:b/>
          <w:sz w:val="24"/>
          <w:szCs w:val="24"/>
        </w:rPr>
      </w:pPr>
    </w:p>
    <w:p w14:paraId="7FC3DC38" w14:textId="77777777" w:rsidR="00C616B7" w:rsidRPr="00765A51" w:rsidRDefault="00C616B7" w:rsidP="00C616B7">
      <w:pPr>
        <w:jc w:val="center"/>
        <w:rPr>
          <w:rFonts w:ascii="Times New Roman" w:eastAsia="Times New Roman" w:hAnsi="Times New Roman" w:cs="Times New Roman"/>
          <w:b/>
          <w:sz w:val="24"/>
          <w:szCs w:val="24"/>
        </w:rPr>
      </w:pPr>
      <w:r w:rsidRPr="00765A51">
        <w:rPr>
          <w:rFonts w:ascii="Times New Roman" w:eastAsia="Times New Roman" w:hAnsi="Times New Roman" w:cs="Times New Roman"/>
          <w:b/>
          <w:sz w:val="24"/>
          <w:szCs w:val="24"/>
        </w:rPr>
        <w:t>Disusun Oleh:</w:t>
      </w:r>
    </w:p>
    <w:p w14:paraId="17E45B6A"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ochamad Mochamad Nizar Narendra</w:t>
      </w:r>
    </w:p>
    <w:p w14:paraId="2E93A9C8" w14:textId="77777777" w:rsidR="00C616B7" w:rsidRPr="00765A51" w:rsidRDefault="00C616B7" w:rsidP="00C616B7">
      <w:pPr>
        <w:jc w:val="center"/>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NIM. 04040520117</w:t>
      </w:r>
    </w:p>
    <w:p w14:paraId="71E520F0" w14:textId="77777777" w:rsidR="00C616B7" w:rsidRPr="00765A51" w:rsidRDefault="00C616B7" w:rsidP="00C616B7">
      <w:pPr>
        <w:jc w:val="center"/>
        <w:rPr>
          <w:rFonts w:ascii="Times New Roman" w:eastAsia="Times New Roman" w:hAnsi="Times New Roman" w:cs="Times New Roman"/>
          <w:b/>
          <w:sz w:val="24"/>
          <w:szCs w:val="24"/>
        </w:rPr>
      </w:pPr>
    </w:p>
    <w:p w14:paraId="7E2D9BBB" w14:textId="77777777" w:rsidR="00C616B7" w:rsidRPr="00765A51" w:rsidRDefault="00C616B7" w:rsidP="00C616B7">
      <w:pPr>
        <w:rPr>
          <w:rFonts w:ascii="Times New Roman" w:eastAsia="Times New Roman" w:hAnsi="Times New Roman" w:cs="Times New Roman"/>
          <w:b/>
          <w:sz w:val="24"/>
          <w:szCs w:val="24"/>
        </w:rPr>
      </w:pPr>
    </w:p>
    <w:p w14:paraId="36BC6193" w14:textId="77777777" w:rsidR="00C616B7" w:rsidRPr="00765A51" w:rsidRDefault="00C616B7" w:rsidP="00C616B7">
      <w:pPr>
        <w:rPr>
          <w:rFonts w:ascii="Times New Roman" w:eastAsia="Times New Roman" w:hAnsi="Times New Roman" w:cs="Times New Roman"/>
          <w:b/>
          <w:sz w:val="24"/>
          <w:szCs w:val="24"/>
        </w:rPr>
      </w:pPr>
    </w:p>
    <w:p w14:paraId="73F81BFE" w14:textId="77777777" w:rsidR="00C616B7" w:rsidRPr="00765A51" w:rsidRDefault="00C616B7" w:rsidP="00C616B7">
      <w:pPr>
        <w:rPr>
          <w:rFonts w:ascii="Times New Roman" w:eastAsia="Times New Roman" w:hAnsi="Times New Roman" w:cs="Times New Roman"/>
          <w:b/>
          <w:sz w:val="24"/>
          <w:szCs w:val="24"/>
        </w:rPr>
      </w:pPr>
    </w:p>
    <w:p w14:paraId="1056C614" w14:textId="77777777" w:rsidR="00C616B7" w:rsidRPr="00765A51" w:rsidRDefault="00C616B7" w:rsidP="00C616B7">
      <w:pPr>
        <w:rPr>
          <w:rFonts w:ascii="Times New Roman" w:eastAsia="Times New Roman" w:hAnsi="Times New Roman" w:cs="Times New Roman"/>
          <w:b/>
          <w:sz w:val="24"/>
          <w:szCs w:val="24"/>
        </w:rPr>
      </w:pPr>
    </w:p>
    <w:p w14:paraId="6BF9A8D5" w14:textId="77777777" w:rsidR="00C616B7" w:rsidRPr="00765A51" w:rsidRDefault="00C616B7" w:rsidP="00C616B7">
      <w:pPr>
        <w:rPr>
          <w:rFonts w:ascii="Times New Roman" w:eastAsia="Times New Roman" w:hAnsi="Times New Roman" w:cs="Times New Roman"/>
          <w:b/>
          <w:sz w:val="24"/>
          <w:szCs w:val="24"/>
        </w:rPr>
      </w:pPr>
    </w:p>
    <w:p w14:paraId="63CEDCBA" w14:textId="77777777" w:rsidR="00C616B7" w:rsidRPr="00765A51" w:rsidRDefault="00C616B7" w:rsidP="00C616B7">
      <w:pPr>
        <w:rPr>
          <w:rFonts w:ascii="Times New Roman" w:eastAsia="Times New Roman" w:hAnsi="Times New Roman" w:cs="Times New Roman"/>
          <w:b/>
          <w:sz w:val="24"/>
          <w:szCs w:val="24"/>
        </w:rPr>
      </w:pPr>
    </w:p>
    <w:p w14:paraId="11F6B466" w14:textId="77777777" w:rsidR="00C616B7" w:rsidRPr="00765A51" w:rsidRDefault="00C616B7" w:rsidP="00C616B7">
      <w:pPr>
        <w:rPr>
          <w:rFonts w:ascii="Times New Roman" w:eastAsia="Times New Roman" w:hAnsi="Times New Roman" w:cs="Times New Roman"/>
          <w:b/>
          <w:sz w:val="24"/>
          <w:szCs w:val="24"/>
        </w:rPr>
      </w:pPr>
    </w:p>
    <w:p w14:paraId="407364F4"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PROGRAM STUDI ILMU KOMUNIKASI</w:t>
      </w:r>
    </w:p>
    <w:p w14:paraId="25F4AB73"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FAKULTAS DAKWAH DAN KOMUNIKASI</w:t>
      </w:r>
    </w:p>
    <w:p w14:paraId="36622735"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UNIVERSITAS ISLAM NEGERI SUNAN AMPEL</w:t>
      </w:r>
    </w:p>
    <w:p w14:paraId="6E86DA38"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SURABAYA</w:t>
      </w:r>
    </w:p>
    <w:p w14:paraId="466E7880" w14:textId="77777777" w:rsidR="00C616B7" w:rsidRPr="005D0DE1" w:rsidRDefault="00C616B7" w:rsidP="00C616B7">
      <w:pPr>
        <w:jc w:val="center"/>
        <w:rPr>
          <w:rFonts w:ascii="Times New Roman" w:eastAsia="Times New Roman" w:hAnsi="Times New Roman" w:cs="Times New Roman"/>
          <w:b/>
          <w:sz w:val="28"/>
          <w:szCs w:val="24"/>
        </w:rPr>
      </w:pPr>
      <w:r w:rsidRPr="005D0DE1">
        <w:rPr>
          <w:rFonts w:ascii="Times New Roman" w:eastAsia="Times New Roman" w:hAnsi="Times New Roman" w:cs="Times New Roman"/>
          <w:b/>
          <w:sz w:val="28"/>
          <w:szCs w:val="24"/>
        </w:rPr>
        <w:t>2023</w:t>
      </w:r>
    </w:p>
    <w:p w14:paraId="17119E8B" w14:textId="77777777" w:rsidR="00C616B7" w:rsidRDefault="00C616B7" w:rsidP="00C616B7">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br w:type="page"/>
      </w:r>
    </w:p>
    <w:p w14:paraId="19FBFE62" w14:textId="77777777" w:rsidR="00C616B7" w:rsidRDefault="00C616B7" w:rsidP="00C616B7">
      <w:pPr>
        <w:pStyle w:val="Heading1"/>
        <w:numPr>
          <w:ilvl w:val="0"/>
          <w:numId w:val="0"/>
        </w:numPr>
      </w:pPr>
      <w:bookmarkStart w:id="0" w:name="_Toc136983361"/>
      <w:r>
        <w:lastRenderedPageBreak/>
        <w:t>KATA PENGANTAR</w:t>
      </w:r>
      <w:bookmarkEnd w:id="0"/>
    </w:p>
    <w:p w14:paraId="735ABECE" w14:textId="77777777" w:rsidR="00C616B7" w:rsidRPr="00A16FC4" w:rsidRDefault="00C616B7" w:rsidP="00AF4302"/>
    <w:p w14:paraId="4C8705DE" w14:textId="7BBF08E8"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 xml:space="preserve">Puji syukur kehadirat Allah SWT yang telah melimpahkan rahmat dan hidayah-Nya sehingga penulis dapat menyelesaikan penulisan tugas penelitian ini dengan judul "Representasi </w:t>
      </w:r>
      <w:r>
        <w:rPr>
          <w:rFonts w:ascii="Times New Roman" w:hAnsi="Times New Roman" w:cs="Times New Roman"/>
          <w:i/>
          <w:sz w:val="24"/>
        </w:rPr>
        <w:t>Bullying</w:t>
      </w:r>
      <w:r w:rsidRPr="00AF4302">
        <w:rPr>
          <w:rFonts w:ascii="Times New Roman" w:hAnsi="Times New Roman" w:cs="Times New Roman"/>
          <w:sz w:val="24"/>
        </w:rPr>
        <w:t xml:space="preserve"> Serial Drama Korea Revenge Of Others 2022 (Analisis Semiotika Roland Barthes)" untuk memenuhi tugas perkuliahan mata kuliah metode penelitian analissi teks media yang diampu oleh Dr. Nikmah Hadiati Salisah, S.Ip, M.Si.</w:t>
      </w:r>
    </w:p>
    <w:p w14:paraId="14E72EB0" w14:textId="124C619B"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Penulis menyadari bahwa dalam penyusunan tugas penelitian ini tidak lepas dari bantuan dan dukungan dari berbagai pihak. Oleh karenanya, penulis mengucapkan terima kasih.</w:t>
      </w:r>
    </w:p>
    <w:p w14:paraId="04FD835C" w14:textId="00F777E0" w:rsidR="00C616B7" w:rsidRPr="00AF4302" w:rsidRDefault="00C616B7" w:rsidP="00AF4302">
      <w:pPr>
        <w:ind w:firstLine="720"/>
        <w:jc w:val="both"/>
        <w:rPr>
          <w:rFonts w:ascii="Times New Roman" w:hAnsi="Times New Roman" w:cs="Times New Roman"/>
          <w:sz w:val="24"/>
        </w:rPr>
      </w:pPr>
      <w:r w:rsidRPr="00AF4302">
        <w:rPr>
          <w:rFonts w:ascii="Times New Roman" w:hAnsi="Times New Roman" w:cs="Times New Roman"/>
          <w:sz w:val="24"/>
        </w:rPr>
        <w:t>Penulis menyadari bahwa masih terdapat kekurangan dalam penulisan penelitian ini. Oleh karena itu, kritik dan saran yang membangun sangat diharapkan demi perbaikan dan peningkatan kualitas tugas penelitian ini.</w:t>
      </w:r>
      <w:r>
        <w:rPr>
          <w:rFonts w:ascii="Times New Roman" w:hAnsi="Times New Roman" w:cs="Times New Roman"/>
          <w:sz w:val="24"/>
        </w:rPr>
        <w:t xml:space="preserve"> </w:t>
      </w:r>
      <w:r w:rsidRPr="00AF4302">
        <w:rPr>
          <w:rFonts w:ascii="Times New Roman" w:hAnsi="Times New Roman" w:cs="Times New Roman"/>
          <w:sz w:val="24"/>
        </w:rPr>
        <w:t>Akhir kata, semoga penelitian ini dapat bermanfaat bagi penulis dan pembaca.</w:t>
      </w:r>
    </w:p>
    <w:p w14:paraId="0CA517DF" w14:textId="77777777" w:rsidR="00C616B7" w:rsidRDefault="00C616B7" w:rsidP="00AF4302">
      <w:pPr>
        <w:jc w:val="both"/>
        <w:rPr>
          <w:rFonts w:ascii="Times New Roman" w:hAnsi="Times New Roman" w:cs="Times New Roman"/>
          <w:sz w:val="24"/>
        </w:rPr>
      </w:pPr>
    </w:p>
    <w:p w14:paraId="34918960" w14:textId="77777777" w:rsidR="00C616B7" w:rsidRPr="00AF4302" w:rsidRDefault="00C616B7" w:rsidP="00AF4302">
      <w:pPr>
        <w:jc w:val="both"/>
        <w:rPr>
          <w:rFonts w:ascii="Times New Roman" w:hAnsi="Times New Roman" w:cs="Times New Roman"/>
          <w:sz w:val="24"/>
        </w:rPr>
      </w:pPr>
    </w:p>
    <w:p w14:paraId="6A50E9D6" w14:textId="77777777" w:rsidR="00C616B7" w:rsidRPr="00AF4302" w:rsidRDefault="00C616B7" w:rsidP="00AF4302">
      <w:pPr>
        <w:jc w:val="both"/>
        <w:rPr>
          <w:rFonts w:ascii="Times New Roman" w:hAnsi="Times New Roman" w:cs="Times New Roman"/>
          <w:sz w:val="24"/>
        </w:rPr>
      </w:pPr>
    </w:p>
    <w:p w14:paraId="3D27AE07" w14:textId="427A34C0" w:rsidR="00C616B7" w:rsidRPr="00AF4302" w:rsidRDefault="00C616B7" w:rsidP="00AF4302">
      <w:pPr>
        <w:ind w:left="5670"/>
        <w:jc w:val="both"/>
        <w:rPr>
          <w:rFonts w:ascii="Times New Roman" w:hAnsi="Times New Roman" w:cs="Times New Roman"/>
          <w:sz w:val="24"/>
        </w:rPr>
      </w:pPr>
      <w:r w:rsidRPr="00AF4302">
        <w:rPr>
          <w:rFonts w:ascii="Times New Roman" w:hAnsi="Times New Roman" w:cs="Times New Roman"/>
          <w:sz w:val="24"/>
        </w:rPr>
        <w:t xml:space="preserve">Surabaya, </w:t>
      </w:r>
      <w:r>
        <w:rPr>
          <w:rFonts w:ascii="Times New Roman" w:hAnsi="Times New Roman" w:cs="Times New Roman"/>
          <w:sz w:val="24"/>
        </w:rPr>
        <w:t>6</w:t>
      </w:r>
      <w:r w:rsidRPr="00AF4302">
        <w:rPr>
          <w:rFonts w:ascii="Times New Roman" w:hAnsi="Times New Roman" w:cs="Times New Roman"/>
          <w:sz w:val="24"/>
        </w:rPr>
        <w:t xml:space="preserve"> Juni 2023</w:t>
      </w:r>
      <w:r w:rsidRPr="00AF4302" w:rsidDel="00A11450">
        <w:rPr>
          <w:rFonts w:ascii="Times New Roman" w:hAnsi="Times New Roman" w:cs="Times New Roman"/>
          <w:sz w:val="24"/>
        </w:rPr>
        <w:t xml:space="preserve"> </w:t>
      </w:r>
    </w:p>
    <w:p w14:paraId="364C22FA" w14:textId="77777777" w:rsidR="00C616B7" w:rsidRPr="00AF4302" w:rsidRDefault="00C616B7" w:rsidP="00AF4302">
      <w:pPr>
        <w:ind w:left="5670"/>
        <w:jc w:val="both"/>
        <w:rPr>
          <w:rFonts w:ascii="Times New Roman" w:hAnsi="Times New Roman" w:cs="Times New Roman"/>
          <w:sz w:val="24"/>
        </w:rPr>
      </w:pPr>
    </w:p>
    <w:p w14:paraId="21E6A1E5" w14:textId="77777777" w:rsidR="00C616B7" w:rsidRPr="00AF4302" w:rsidRDefault="00C616B7" w:rsidP="00AF4302">
      <w:pPr>
        <w:ind w:left="5670"/>
        <w:jc w:val="both"/>
        <w:rPr>
          <w:rFonts w:ascii="Times New Roman" w:hAnsi="Times New Roman" w:cs="Times New Roman"/>
          <w:sz w:val="24"/>
        </w:rPr>
      </w:pPr>
    </w:p>
    <w:p w14:paraId="27DD9633" w14:textId="77777777" w:rsidR="00C616B7" w:rsidRDefault="00C616B7" w:rsidP="00AF4302">
      <w:pPr>
        <w:ind w:left="5670"/>
        <w:jc w:val="both"/>
        <w:rPr>
          <w:rFonts w:ascii="Times New Roman" w:hAnsi="Times New Roman" w:cs="Times New Roman"/>
          <w:sz w:val="24"/>
        </w:rPr>
      </w:pPr>
    </w:p>
    <w:p w14:paraId="7AD7EB5B" w14:textId="77777777" w:rsidR="00C616B7" w:rsidRPr="00AF4302" w:rsidRDefault="00C616B7" w:rsidP="00AF4302">
      <w:pPr>
        <w:ind w:left="5670"/>
        <w:jc w:val="both"/>
        <w:rPr>
          <w:rFonts w:ascii="Times New Roman" w:hAnsi="Times New Roman" w:cs="Times New Roman"/>
          <w:sz w:val="24"/>
        </w:rPr>
      </w:pPr>
    </w:p>
    <w:p w14:paraId="486CF12D" w14:textId="77777777" w:rsidR="00C616B7" w:rsidRDefault="00C616B7" w:rsidP="00AF4302">
      <w:pPr>
        <w:ind w:left="5670"/>
        <w:jc w:val="both"/>
      </w:pPr>
      <w:r w:rsidRPr="00AF4302">
        <w:rPr>
          <w:rFonts w:ascii="Times New Roman" w:hAnsi="Times New Roman" w:cs="Times New Roman"/>
          <w:sz w:val="24"/>
        </w:rPr>
        <w:t>Penulis</w:t>
      </w:r>
      <w:r>
        <w:br w:type="page"/>
      </w:r>
    </w:p>
    <w:p w14:paraId="166D3393" w14:textId="77777777" w:rsidR="00C616B7" w:rsidRDefault="00C616B7" w:rsidP="00C616B7">
      <w:pPr>
        <w:pStyle w:val="Heading1"/>
        <w:numPr>
          <w:ilvl w:val="0"/>
          <w:numId w:val="0"/>
        </w:numPr>
      </w:pPr>
      <w:bookmarkStart w:id="1" w:name="_Toc136983362"/>
      <w:r>
        <w:lastRenderedPageBreak/>
        <w:t>DAFTAR ISI</w:t>
      </w:r>
      <w:bookmarkEnd w:id="1"/>
      <w:r>
        <w:t xml:space="preserve"> </w:t>
      </w:r>
    </w:p>
    <w:p w14:paraId="76605B47" w14:textId="77777777" w:rsidR="00C616B7" w:rsidRDefault="00C616B7" w:rsidP="00C616B7"/>
    <w:sdt>
      <w:sdtPr>
        <w:rPr>
          <w:rFonts w:ascii="Arial" w:eastAsia="Arial" w:hAnsi="Arial" w:cs="Arial"/>
          <w:color w:val="auto"/>
          <w:sz w:val="22"/>
          <w:szCs w:val="22"/>
        </w:rPr>
        <w:id w:val="79266330"/>
        <w:docPartObj>
          <w:docPartGallery w:val="Table of Contents"/>
          <w:docPartUnique/>
        </w:docPartObj>
      </w:sdtPr>
      <w:sdtEndPr>
        <w:rPr>
          <w:rFonts w:eastAsiaTheme="minorHAnsi"/>
          <w:b/>
          <w:bCs/>
          <w:noProof/>
        </w:rPr>
      </w:sdtEndPr>
      <w:sdtContent>
        <w:p w14:paraId="699A9A91" w14:textId="77777777" w:rsidR="00C616B7" w:rsidRPr="00A33BE3" w:rsidRDefault="00C616B7" w:rsidP="00C616B7">
          <w:pPr>
            <w:pStyle w:val="TOCHeading"/>
            <w:spacing w:before="0" w:line="240" w:lineRule="auto"/>
            <w:rPr>
              <w:rFonts w:ascii="Times New Roman" w:hAnsi="Times New Roman" w:cs="Times New Roman"/>
              <w:sz w:val="24"/>
              <w:szCs w:val="24"/>
            </w:rPr>
          </w:pPr>
        </w:p>
        <w:p w14:paraId="6B289C8B" w14:textId="6BCC4AC9" w:rsidR="00C616B7" w:rsidRPr="00A33BE3" w:rsidRDefault="00C616B7" w:rsidP="00C616B7">
          <w:pPr>
            <w:pStyle w:val="TOC1"/>
            <w:rPr>
              <w:rFonts w:eastAsiaTheme="minorEastAsia"/>
              <w:noProof/>
            </w:rPr>
          </w:pPr>
          <w:r w:rsidRPr="00A33BE3">
            <w:fldChar w:fldCharType="begin"/>
          </w:r>
          <w:r w:rsidRPr="00A33BE3">
            <w:instrText xml:space="preserve"> TOC \o "1-3" \h \z \u </w:instrText>
          </w:r>
          <w:r w:rsidRPr="00A33BE3">
            <w:fldChar w:fldCharType="separate"/>
          </w:r>
          <w:hyperlink w:anchor="_Toc136983361" w:history="1">
            <w:r w:rsidRPr="00A33BE3">
              <w:rPr>
                <w:rStyle w:val="Hyperlink"/>
                <w:rFonts w:ascii="Times New Roman" w:hAnsi="Times New Roman" w:cs="Times New Roman"/>
                <w:noProof/>
                <w:sz w:val="24"/>
                <w:szCs w:val="24"/>
              </w:rPr>
              <w:t>KATA PENGANTAR</w:t>
            </w:r>
            <w:r w:rsidRPr="00A33BE3">
              <w:rPr>
                <w:noProof/>
                <w:webHidden/>
              </w:rPr>
              <w:tab/>
            </w:r>
            <w:r w:rsidRPr="00A33BE3">
              <w:rPr>
                <w:noProof/>
                <w:webHidden/>
              </w:rPr>
              <w:fldChar w:fldCharType="begin"/>
            </w:r>
            <w:r w:rsidRPr="00A33BE3">
              <w:rPr>
                <w:noProof/>
                <w:webHidden/>
              </w:rPr>
              <w:instrText xml:space="preserve"> PAGEREF _Toc136983361 \h </w:instrText>
            </w:r>
            <w:r w:rsidRPr="00A33BE3">
              <w:rPr>
                <w:noProof/>
                <w:webHidden/>
              </w:rPr>
            </w:r>
            <w:r w:rsidRPr="00A33BE3">
              <w:rPr>
                <w:noProof/>
                <w:webHidden/>
              </w:rPr>
              <w:fldChar w:fldCharType="separate"/>
            </w:r>
            <w:r w:rsidR="003D12E0">
              <w:rPr>
                <w:noProof/>
                <w:webHidden/>
              </w:rPr>
              <w:t>ii</w:t>
            </w:r>
            <w:r w:rsidRPr="00A33BE3">
              <w:rPr>
                <w:noProof/>
                <w:webHidden/>
              </w:rPr>
              <w:fldChar w:fldCharType="end"/>
            </w:r>
          </w:hyperlink>
        </w:p>
        <w:p w14:paraId="100A619B" w14:textId="54945F12" w:rsidR="00C616B7" w:rsidRPr="00A33BE3" w:rsidRDefault="001F4352" w:rsidP="00C616B7">
          <w:pPr>
            <w:pStyle w:val="TOC1"/>
            <w:rPr>
              <w:rFonts w:eastAsiaTheme="minorEastAsia"/>
              <w:noProof/>
            </w:rPr>
          </w:pPr>
          <w:hyperlink w:anchor="_Toc136983362" w:history="1">
            <w:r w:rsidR="00C616B7" w:rsidRPr="00A33BE3">
              <w:rPr>
                <w:rStyle w:val="Hyperlink"/>
                <w:rFonts w:ascii="Times New Roman" w:hAnsi="Times New Roman" w:cs="Times New Roman"/>
                <w:noProof/>
                <w:sz w:val="24"/>
                <w:szCs w:val="24"/>
              </w:rPr>
              <w:t>DAFTAR IS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2 \h </w:instrText>
            </w:r>
            <w:r w:rsidR="00C616B7" w:rsidRPr="00A33BE3">
              <w:rPr>
                <w:noProof/>
                <w:webHidden/>
              </w:rPr>
            </w:r>
            <w:r w:rsidR="00C616B7" w:rsidRPr="00A33BE3">
              <w:rPr>
                <w:noProof/>
                <w:webHidden/>
              </w:rPr>
              <w:fldChar w:fldCharType="separate"/>
            </w:r>
            <w:r w:rsidR="003D12E0">
              <w:rPr>
                <w:noProof/>
                <w:webHidden/>
              </w:rPr>
              <w:t>iii</w:t>
            </w:r>
            <w:r w:rsidR="00C616B7" w:rsidRPr="00A33BE3">
              <w:rPr>
                <w:noProof/>
                <w:webHidden/>
              </w:rPr>
              <w:fldChar w:fldCharType="end"/>
            </w:r>
          </w:hyperlink>
        </w:p>
        <w:p w14:paraId="794F3A5E" w14:textId="14D9CF01" w:rsidR="00C616B7" w:rsidRDefault="001F4352" w:rsidP="00C616B7">
          <w:pPr>
            <w:pStyle w:val="TOC1"/>
            <w:rPr>
              <w:rStyle w:val="Hyperlink"/>
              <w:rFonts w:ascii="Times New Roman" w:hAnsi="Times New Roman" w:cs="Times New Roman"/>
              <w:noProof/>
              <w:sz w:val="24"/>
              <w:szCs w:val="24"/>
            </w:rPr>
          </w:pPr>
          <w:hyperlink w:anchor="_Toc136983363" w:history="1">
            <w:r w:rsidR="00C616B7" w:rsidRPr="00A33BE3">
              <w:rPr>
                <w:rStyle w:val="Hyperlink"/>
                <w:rFonts w:ascii="Times New Roman" w:hAnsi="Times New Roman" w:cs="Times New Roman"/>
                <w:noProof/>
                <w:sz w:val="24"/>
                <w:szCs w:val="24"/>
              </w:rPr>
              <w:t>DAFTAR TABEL</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3 \h </w:instrText>
            </w:r>
            <w:r w:rsidR="00C616B7" w:rsidRPr="00A33BE3">
              <w:rPr>
                <w:noProof/>
                <w:webHidden/>
              </w:rPr>
            </w:r>
            <w:r w:rsidR="00C616B7" w:rsidRPr="00A33BE3">
              <w:rPr>
                <w:noProof/>
                <w:webHidden/>
              </w:rPr>
              <w:fldChar w:fldCharType="separate"/>
            </w:r>
            <w:r w:rsidR="003D12E0">
              <w:rPr>
                <w:noProof/>
                <w:webHidden/>
              </w:rPr>
              <w:t>iv</w:t>
            </w:r>
            <w:r w:rsidR="00C616B7" w:rsidRPr="00A33BE3">
              <w:rPr>
                <w:noProof/>
                <w:webHidden/>
              </w:rPr>
              <w:fldChar w:fldCharType="end"/>
            </w:r>
          </w:hyperlink>
        </w:p>
        <w:p w14:paraId="6F7F17CA" w14:textId="77777777" w:rsidR="00C616B7" w:rsidRPr="006C1B77" w:rsidRDefault="00C616B7" w:rsidP="00C616B7">
          <w:pPr>
            <w:rPr>
              <w:noProof/>
            </w:rPr>
          </w:pPr>
        </w:p>
        <w:p w14:paraId="79C09318" w14:textId="76B330F4" w:rsidR="00C616B7" w:rsidRPr="00A33BE3" w:rsidRDefault="001F4352" w:rsidP="00C616B7">
          <w:pPr>
            <w:pStyle w:val="TOC1"/>
            <w:rPr>
              <w:rFonts w:eastAsiaTheme="minorEastAsia"/>
              <w:noProof/>
            </w:rPr>
          </w:pPr>
          <w:hyperlink w:anchor="_Toc136983364" w:history="1">
            <w:r w:rsidR="00C616B7">
              <w:rPr>
                <w:rStyle w:val="Hyperlink"/>
                <w:rFonts w:ascii="Times New Roman" w:hAnsi="Times New Roman" w:cs="Times New Roman"/>
                <w:noProof/>
                <w:sz w:val="24"/>
                <w:szCs w:val="24"/>
              </w:rPr>
              <w:t>BAB 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PENDAHULU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4 \h </w:instrText>
            </w:r>
            <w:r w:rsidR="00C616B7" w:rsidRPr="00A33BE3">
              <w:rPr>
                <w:noProof/>
                <w:webHidden/>
              </w:rPr>
            </w:r>
            <w:r w:rsidR="00C616B7" w:rsidRPr="00A33BE3">
              <w:rPr>
                <w:noProof/>
                <w:webHidden/>
              </w:rPr>
              <w:fldChar w:fldCharType="separate"/>
            </w:r>
            <w:r w:rsidR="003D12E0">
              <w:rPr>
                <w:noProof/>
                <w:webHidden/>
              </w:rPr>
              <w:t>1</w:t>
            </w:r>
            <w:r w:rsidR="00C616B7" w:rsidRPr="00A33BE3">
              <w:rPr>
                <w:noProof/>
                <w:webHidden/>
              </w:rPr>
              <w:fldChar w:fldCharType="end"/>
            </w:r>
          </w:hyperlink>
        </w:p>
        <w:p w14:paraId="6BD80384" w14:textId="22EBFB86" w:rsidR="00C616B7" w:rsidRPr="00A33BE3" w:rsidRDefault="001F4352" w:rsidP="00C616B7">
          <w:pPr>
            <w:pStyle w:val="TOC2"/>
            <w:rPr>
              <w:rFonts w:eastAsiaTheme="minorEastAsia"/>
              <w:noProof/>
            </w:rPr>
          </w:pPr>
          <w:hyperlink w:anchor="_Toc136983365" w:history="1">
            <w:r w:rsidR="00C616B7" w:rsidRPr="00A33BE3">
              <w:rPr>
                <w:rStyle w:val="Hyperlink"/>
                <w:rFonts w:ascii="Times New Roman" w:hAnsi="Times New Roman" w:cs="Times New Roman"/>
                <w:noProof/>
                <w:sz w:val="24"/>
                <w:szCs w:val="24"/>
              </w:rPr>
              <w:t>A. Latar Belakang</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5 \h </w:instrText>
            </w:r>
            <w:r w:rsidR="00C616B7" w:rsidRPr="00A33BE3">
              <w:rPr>
                <w:noProof/>
                <w:webHidden/>
              </w:rPr>
            </w:r>
            <w:r w:rsidR="00C616B7" w:rsidRPr="00A33BE3">
              <w:rPr>
                <w:noProof/>
                <w:webHidden/>
              </w:rPr>
              <w:fldChar w:fldCharType="separate"/>
            </w:r>
            <w:r w:rsidR="003D12E0">
              <w:rPr>
                <w:noProof/>
                <w:webHidden/>
              </w:rPr>
              <w:t>1</w:t>
            </w:r>
            <w:r w:rsidR="00C616B7" w:rsidRPr="00A33BE3">
              <w:rPr>
                <w:noProof/>
                <w:webHidden/>
              </w:rPr>
              <w:fldChar w:fldCharType="end"/>
            </w:r>
          </w:hyperlink>
        </w:p>
        <w:p w14:paraId="590BCC46" w14:textId="40DA364F" w:rsidR="00C616B7" w:rsidRPr="00A33BE3" w:rsidRDefault="001F4352" w:rsidP="00C616B7">
          <w:pPr>
            <w:pStyle w:val="TOC2"/>
            <w:rPr>
              <w:rFonts w:eastAsiaTheme="minorEastAsia"/>
              <w:noProof/>
            </w:rPr>
          </w:pPr>
          <w:hyperlink w:anchor="_Toc136983366" w:history="1">
            <w:r w:rsidR="00C616B7" w:rsidRPr="00A33BE3">
              <w:rPr>
                <w:rStyle w:val="Hyperlink"/>
                <w:rFonts w:ascii="Times New Roman" w:hAnsi="Times New Roman" w:cs="Times New Roman"/>
                <w:noProof/>
                <w:sz w:val="24"/>
                <w:szCs w:val="24"/>
              </w:rPr>
              <w:t>B. Fakta Realitas</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6 \h </w:instrText>
            </w:r>
            <w:r w:rsidR="00C616B7" w:rsidRPr="00A33BE3">
              <w:rPr>
                <w:noProof/>
                <w:webHidden/>
              </w:rPr>
            </w:r>
            <w:r w:rsidR="00C616B7" w:rsidRPr="00A33BE3">
              <w:rPr>
                <w:noProof/>
                <w:webHidden/>
              </w:rPr>
              <w:fldChar w:fldCharType="separate"/>
            </w:r>
            <w:r w:rsidR="003D12E0">
              <w:rPr>
                <w:noProof/>
                <w:webHidden/>
              </w:rPr>
              <w:t>2</w:t>
            </w:r>
            <w:r w:rsidR="00C616B7" w:rsidRPr="00A33BE3">
              <w:rPr>
                <w:noProof/>
                <w:webHidden/>
              </w:rPr>
              <w:fldChar w:fldCharType="end"/>
            </w:r>
          </w:hyperlink>
        </w:p>
        <w:p w14:paraId="34A873DF" w14:textId="6CB9724F" w:rsidR="00C616B7" w:rsidRPr="00A33BE3" w:rsidRDefault="001F4352" w:rsidP="00C616B7">
          <w:pPr>
            <w:pStyle w:val="TOC2"/>
            <w:rPr>
              <w:rFonts w:eastAsiaTheme="minorEastAsia"/>
              <w:noProof/>
            </w:rPr>
          </w:pPr>
          <w:hyperlink w:anchor="_Toc136983367" w:history="1">
            <w:r w:rsidR="00C616B7" w:rsidRPr="00A33BE3">
              <w:rPr>
                <w:rStyle w:val="Hyperlink"/>
                <w:rFonts w:ascii="Times New Roman" w:hAnsi="Times New Roman" w:cs="Times New Roman"/>
                <w:noProof/>
                <w:sz w:val="24"/>
                <w:szCs w:val="24"/>
              </w:rPr>
              <w:t>C. Rumusan Masalah</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7 \h </w:instrText>
            </w:r>
            <w:r w:rsidR="00C616B7" w:rsidRPr="00A33BE3">
              <w:rPr>
                <w:noProof/>
                <w:webHidden/>
              </w:rPr>
            </w:r>
            <w:r w:rsidR="00C616B7" w:rsidRPr="00A33BE3">
              <w:rPr>
                <w:noProof/>
                <w:webHidden/>
              </w:rPr>
              <w:fldChar w:fldCharType="separate"/>
            </w:r>
            <w:r w:rsidR="003D12E0">
              <w:rPr>
                <w:noProof/>
                <w:webHidden/>
              </w:rPr>
              <w:t>3</w:t>
            </w:r>
            <w:r w:rsidR="00C616B7" w:rsidRPr="00A33BE3">
              <w:rPr>
                <w:noProof/>
                <w:webHidden/>
              </w:rPr>
              <w:fldChar w:fldCharType="end"/>
            </w:r>
          </w:hyperlink>
        </w:p>
        <w:p w14:paraId="3D71EEB4" w14:textId="783F09C4" w:rsidR="00C616B7" w:rsidRPr="00A33BE3" w:rsidRDefault="001F4352" w:rsidP="00C616B7">
          <w:pPr>
            <w:pStyle w:val="TOC2"/>
            <w:rPr>
              <w:rFonts w:eastAsiaTheme="minorEastAsia"/>
              <w:noProof/>
            </w:rPr>
          </w:pPr>
          <w:hyperlink w:anchor="_Toc136983368" w:history="1">
            <w:r w:rsidR="00C616B7" w:rsidRPr="00A33BE3">
              <w:rPr>
                <w:rStyle w:val="Hyperlink"/>
                <w:rFonts w:ascii="Times New Roman" w:hAnsi="Times New Roman" w:cs="Times New Roman"/>
                <w:noProof/>
                <w:sz w:val="24"/>
                <w:szCs w:val="24"/>
              </w:rPr>
              <w:t>D. Tujuan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8 \h </w:instrText>
            </w:r>
            <w:r w:rsidR="00C616B7" w:rsidRPr="00A33BE3">
              <w:rPr>
                <w:noProof/>
                <w:webHidden/>
              </w:rPr>
            </w:r>
            <w:r w:rsidR="00C616B7" w:rsidRPr="00A33BE3">
              <w:rPr>
                <w:noProof/>
                <w:webHidden/>
              </w:rPr>
              <w:fldChar w:fldCharType="separate"/>
            </w:r>
            <w:r w:rsidR="003D12E0">
              <w:rPr>
                <w:noProof/>
                <w:webHidden/>
              </w:rPr>
              <w:t>4</w:t>
            </w:r>
            <w:r w:rsidR="00C616B7" w:rsidRPr="00A33BE3">
              <w:rPr>
                <w:noProof/>
                <w:webHidden/>
              </w:rPr>
              <w:fldChar w:fldCharType="end"/>
            </w:r>
          </w:hyperlink>
        </w:p>
        <w:p w14:paraId="56DF4E2D" w14:textId="6EA11162" w:rsidR="00C616B7" w:rsidRPr="00A33BE3" w:rsidRDefault="001F4352" w:rsidP="00C616B7">
          <w:pPr>
            <w:pStyle w:val="TOC2"/>
            <w:rPr>
              <w:rFonts w:eastAsiaTheme="minorEastAsia"/>
              <w:noProof/>
            </w:rPr>
          </w:pPr>
          <w:hyperlink w:anchor="_Toc136983369" w:history="1">
            <w:r w:rsidR="00C616B7" w:rsidRPr="00A33BE3">
              <w:rPr>
                <w:rStyle w:val="Hyperlink"/>
                <w:rFonts w:ascii="Times New Roman" w:hAnsi="Times New Roman" w:cs="Times New Roman"/>
                <w:noProof/>
                <w:sz w:val="24"/>
                <w:szCs w:val="24"/>
              </w:rPr>
              <w:t>E. Manfaat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69 \h </w:instrText>
            </w:r>
            <w:r w:rsidR="00C616B7" w:rsidRPr="00A33BE3">
              <w:rPr>
                <w:noProof/>
                <w:webHidden/>
              </w:rPr>
            </w:r>
            <w:r w:rsidR="00C616B7" w:rsidRPr="00A33BE3">
              <w:rPr>
                <w:noProof/>
                <w:webHidden/>
              </w:rPr>
              <w:fldChar w:fldCharType="separate"/>
            </w:r>
            <w:r w:rsidR="003D12E0">
              <w:rPr>
                <w:noProof/>
                <w:webHidden/>
              </w:rPr>
              <w:t>4</w:t>
            </w:r>
            <w:r w:rsidR="00C616B7" w:rsidRPr="00A33BE3">
              <w:rPr>
                <w:noProof/>
                <w:webHidden/>
              </w:rPr>
              <w:fldChar w:fldCharType="end"/>
            </w:r>
          </w:hyperlink>
        </w:p>
        <w:p w14:paraId="4FC6E592" w14:textId="04714596" w:rsidR="00C616B7" w:rsidRPr="00A33BE3" w:rsidRDefault="001F4352" w:rsidP="00C616B7">
          <w:pPr>
            <w:pStyle w:val="TOC2"/>
            <w:rPr>
              <w:rFonts w:eastAsiaTheme="minorEastAsia"/>
              <w:noProof/>
            </w:rPr>
          </w:pPr>
          <w:hyperlink w:anchor="_Toc136983370" w:history="1">
            <w:r w:rsidR="00C616B7" w:rsidRPr="00A33BE3">
              <w:rPr>
                <w:rStyle w:val="Hyperlink"/>
                <w:rFonts w:ascii="Times New Roman" w:hAnsi="Times New Roman" w:cs="Times New Roman"/>
                <w:noProof/>
                <w:sz w:val="24"/>
                <w:szCs w:val="24"/>
              </w:rPr>
              <w:t>F. Definisi Konsep</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0 \h </w:instrText>
            </w:r>
            <w:r w:rsidR="00C616B7" w:rsidRPr="00A33BE3">
              <w:rPr>
                <w:noProof/>
                <w:webHidden/>
              </w:rPr>
            </w:r>
            <w:r w:rsidR="00C616B7" w:rsidRPr="00A33BE3">
              <w:rPr>
                <w:noProof/>
                <w:webHidden/>
              </w:rPr>
              <w:fldChar w:fldCharType="separate"/>
            </w:r>
            <w:r w:rsidR="003D12E0">
              <w:rPr>
                <w:noProof/>
                <w:webHidden/>
              </w:rPr>
              <w:t>4</w:t>
            </w:r>
            <w:r w:rsidR="00C616B7" w:rsidRPr="00A33BE3">
              <w:rPr>
                <w:noProof/>
                <w:webHidden/>
              </w:rPr>
              <w:fldChar w:fldCharType="end"/>
            </w:r>
          </w:hyperlink>
        </w:p>
        <w:p w14:paraId="1C61E7FC" w14:textId="462BB16A" w:rsidR="00C616B7" w:rsidRDefault="001F4352" w:rsidP="00C616B7">
          <w:pPr>
            <w:pStyle w:val="TOC2"/>
            <w:rPr>
              <w:rStyle w:val="Hyperlink"/>
              <w:rFonts w:ascii="Times New Roman" w:hAnsi="Times New Roman" w:cs="Times New Roman"/>
              <w:noProof/>
              <w:sz w:val="24"/>
              <w:szCs w:val="24"/>
            </w:rPr>
          </w:pPr>
          <w:hyperlink w:anchor="_Toc136983373" w:history="1">
            <w:r w:rsidR="00C616B7" w:rsidRPr="00A33BE3">
              <w:rPr>
                <w:rStyle w:val="Hyperlink"/>
                <w:rFonts w:ascii="Times New Roman" w:hAnsi="Times New Roman" w:cs="Times New Roman"/>
                <w:noProof/>
                <w:sz w:val="24"/>
                <w:szCs w:val="24"/>
              </w:rPr>
              <w:t>G. Sistematika Pembahas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3 \h </w:instrText>
            </w:r>
            <w:r w:rsidR="00C616B7" w:rsidRPr="00A33BE3">
              <w:rPr>
                <w:noProof/>
                <w:webHidden/>
              </w:rPr>
            </w:r>
            <w:r w:rsidR="00C616B7" w:rsidRPr="00A33BE3">
              <w:rPr>
                <w:noProof/>
                <w:webHidden/>
              </w:rPr>
              <w:fldChar w:fldCharType="separate"/>
            </w:r>
            <w:r w:rsidR="003D12E0">
              <w:rPr>
                <w:noProof/>
                <w:webHidden/>
              </w:rPr>
              <w:t>5</w:t>
            </w:r>
            <w:r w:rsidR="00C616B7" w:rsidRPr="00A33BE3">
              <w:rPr>
                <w:noProof/>
                <w:webHidden/>
              </w:rPr>
              <w:fldChar w:fldCharType="end"/>
            </w:r>
          </w:hyperlink>
        </w:p>
        <w:p w14:paraId="730D6F22" w14:textId="77777777" w:rsidR="00C616B7" w:rsidRPr="00C66FE8" w:rsidRDefault="00C616B7" w:rsidP="00C616B7">
          <w:pPr>
            <w:rPr>
              <w:noProof/>
            </w:rPr>
          </w:pPr>
        </w:p>
        <w:p w14:paraId="656D5B38" w14:textId="21594DE9" w:rsidR="00C616B7" w:rsidRPr="00A33BE3" w:rsidRDefault="001F4352" w:rsidP="00C616B7">
          <w:pPr>
            <w:pStyle w:val="TOC1"/>
            <w:rPr>
              <w:rFonts w:eastAsiaTheme="minorEastAsia"/>
              <w:noProof/>
            </w:rPr>
          </w:pPr>
          <w:hyperlink w:anchor="_Toc136983374" w:history="1">
            <w:r w:rsidR="00C616B7">
              <w:rPr>
                <w:rStyle w:val="Hyperlink"/>
                <w:rFonts w:ascii="Times New Roman" w:hAnsi="Times New Roman" w:cs="Times New Roman"/>
                <w:noProof/>
                <w:sz w:val="24"/>
                <w:szCs w:val="24"/>
              </w:rPr>
              <w:t>BAB I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LANDASAN TEOR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4 \h </w:instrText>
            </w:r>
            <w:r w:rsidR="00C616B7" w:rsidRPr="00A33BE3">
              <w:rPr>
                <w:noProof/>
                <w:webHidden/>
              </w:rPr>
            </w:r>
            <w:r w:rsidR="00C616B7" w:rsidRPr="00A33BE3">
              <w:rPr>
                <w:noProof/>
                <w:webHidden/>
              </w:rPr>
              <w:fldChar w:fldCharType="separate"/>
            </w:r>
            <w:r w:rsidR="003D12E0">
              <w:rPr>
                <w:noProof/>
                <w:webHidden/>
              </w:rPr>
              <w:t>7</w:t>
            </w:r>
            <w:r w:rsidR="00C616B7" w:rsidRPr="00A33BE3">
              <w:rPr>
                <w:noProof/>
                <w:webHidden/>
              </w:rPr>
              <w:fldChar w:fldCharType="end"/>
            </w:r>
          </w:hyperlink>
        </w:p>
        <w:p w14:paraId="2F515487" w14:textId="2109C0EC" w:rsidR="00C616B7" w:rsidRPr="00A33BE3" w:rsidRDefault="001F4352" w:rsidP="00C616B7">
          <w:pPr>
            <w:pStyle w:val="TOC2"/>
            <w:rPr>
              <w:rFonts w:eastAsiaTheme="minorEastAsia"/>
              <w:noProof/>
            </w:rPr>
          </w:pPr>
          <w:hyperlink w:anchor="_Toc136983375" w:history="1">
            <w:r w:rsidR="00C616B7" w:rsidRPr="00A33BE3">
              <w:rPr>
                <w:rStyle w:val="Hyperlink"/>
                <w:rFonts w:ascii="Times New Roman" w:hAnsi="Times New Roman" w:cs="Times New Roman"/>
                <w:noProof/>
                <w:sz w:val="24"/>
                <w:szCs w:val="24"/>
              </w:rPr>
              <w:t>A. Kajian Teor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75 \h </w:instrText>
            </w:r>
            <w:r w:rsidR="00C616B7" w:rsidRPr="00A33BE3">
              <w:rPr>
                <w:noProof/>
                <w:webHidden/>
              </w:rPr>
            </w:r>
            <w:r w:rsidR="00C616B7" w:rsidRPr="00A33BE3">
              <w:rPr>
                <w:noProof/>
                <w:webHidden/>
              </w:rPr>
              <w:fldChar w:fldCharType="separate"/>
            </w:r>
            <w:r w:rsidR="003D12E0">
              <w:rPr>
                <w:noProof/>
                <w:webHidden/>
              </w:rPr>
              <w:t>7</w:t>
            </w:r>
            <w:r w:rsidR="00C616B7" w:rsidRPr="00A33BE3">
              <w:rPr>
                <w:noProof/>
                <w:webHidden/>
              </w:rPr>
              <w:fldChar w:fldCharType="end"/>
            </w:r>
          </w:hyperlink>
        </w:p>
        <w:p w14:paraId="5E248912" w14:textId="031103EE" w:rsidR="00C616B7" w:rsidRDefault="001F4352" w:rsidP="00C616B7">
          <w:pPr>
            <w:pStyle w:val="TOC2"/>
            <w:rPr>
              <w:rStyle w:val="Hyperlink"/>
              <w:rFonts w:ascii="Times New Roman" w:hAnsi="Times New Roman" w:cs="Times New Roman"/>
              <w:noProof/>
              <w:sz w:val="24"/>
              <w:szCs w:val="24"/>
            </w:rPr>
          </w:pPr>
          <w:hyperlink w:anchor="_Toc136983381" w:history="1">
            <w:r w:rsidR="00C616B7" w:rsidRPr="00A33BE3">
              <w:rPr>
                <w:rStyle w:val="Hyperlink"/>
                <w:rFonts w:ascii="Times New Roman" w:hAnsi="Times New Roman" w:cs="Times New Roman"/>
                <w:noProof/>
                <w:sz w:val="24"/>
                <w:szCs w:val="24"/>
              </w:rPr>
              <w:t>B. Penelitian Terdahulu</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1 \h </w:instrText>
            </w:r>
            <w:r w:rsidR="00C616B7" w:rsidRPr="00A33BE3">
              <w:rPr>
                <w:noProof/>
                <w:webHidden/>
              </w:rPr>
            </w:r>
            <w:r w:rsidR="00C616B7" w:rsidRPr="00A33BE3">
              <w:rPr>
                <w:noProof/>
                <w:webHidden/>
              </w:rPr>
              <w:fldChar w:fldCharType="separate"/>
            </w:r>
            <w:r w:rsidR="003D12E0">
              <w:rPr>
                <w:noProof/>
                <w:webHidden/>
              </w:rPr>
              <w:t>11</w:t>
            </w:r>
            <w:r w:rsidR="00C616B7" w:rsidRPr="00A33BE3">
              <w:rPr>
                <w:noProof/>
                <w:webHidden/>
              </w:rPr>
              <w:fldChar w:fldCharType="end"/>
            </w:r>
          </w:hyperlink>
        </w:p>
        <w:p w14:paraId="3AAB6310" w14:textId="77777777" w:rsidR="00C616B7" w:rsidRPr="00C66FE8" w:rsidRDefault="00C616B7" w:rsidP="00C616B7">
          <w:pPr>
            <w:rPr>
              <w:noProof/>
            </w:rPr>
          </w:pPr>
        </w:p>
        <w:p w14:paraId="5C042963" w14:textId="5C9BFE73" w:rsidR="00C616B7" w:rsidRPr="00A33BE3" w:rsidRDefault="001F4352" w:rsidP="00C616B7">
          <w:pPr>
            <w:pStyle w:val="TOC1"/>
            <w:rPr>
              <w:rFonts w:eastAsiaTheme="minorEastAsia"/>
              <w:noProof/>
            </w:rPr>
          </w:pPr>
          <w:hyperlink w:anchor="_Toc136983382" w:history="1">
            <w:r w:rsidR="00C616B7">
              <w:rPr>
                <w:rStyle w:val="Hyperlink"/>
                <w:rFonts w:ascii="Times New Roman" w:hAnsi="Times New Roman" w:cs="Times New Roman"/>
                <w:noProof/>
                <w:sz w:val="24"/>
                <w:szCs w:val="24"/>
              </w:rPr>
              <w:t>BAB III</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METODE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2 \h </w:instrText>
            </w:r>
            <w:r w:rsidR="00C616B7" w:rsidRPr="00A33BE3">
              <w:rPr>
                <w:noProof/>
                <w:webHidden/>
              </w:rPr>
            </w:r>
            <w:r w:rsidR="00C616B7" w:rsidRPr="00A33BE3">
              <w:rPr>
                <w:noProof/>
                <w:webHidden/>
              </w:rPr>
              <w:fldChar w:fldCharType="separate"/>
            </w:r>
            <w:r w:rsidR="003D12E0">
              <w:rPr>
                <w:noProof/>
                <w:webHidden/>
              </w:rPr>
              <w:t>15</w:t>
            </w:r>
            <w:r w:rsidR="00C616B7" w:rsidRPr="00A33BE3">
              <w:rPr>
                <w:noProof/>
                <w:webHidden/>
              </w:rPr>
              <w:fldChar w:fldCharType="end"/>
            </w:r>
          </w:hyperlink>
        </w:p>
        <w:p w14:paraId="26B4AD3B" w14:textId="5052E102" w:rsidR="00C616B7" w:rsidRPr="00A33BE3" w:rsidRDefault="001F4352" w:rsidP="00C616B7">
          <w:pPr>
            <w:pStyle w:val="TOC2"/>
            <w:rPr>
              <w:rFonts w:eastAsiaTheme="minorEastAsia"/>
              <w:noProof/>
            </w:rPr>
          </w:pPr>
          <w:hyperlink w:anchor="_Toc136983383" w:history="1">
            <w:r w:rsidR="00C616B7" w:rsidRPr="00A33BE3">
              <w:rPr>
                <w:rStyle w:val="Hyperlink"/>
                <w:rFonts w:ascii="Times New Roman" w:hAnsi="Times New Roman" w:cs="Times New Roman"/>
                <w:noProof/>
                <w:sz w:val="24"/>
                <w:szCs w:val="24"/>
              </w:rPr>
              <w:t>A. Pendekatan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3 \h </w:instrText>
            </w:r>
            <w:r w:rsidR="00C616B7" w:rsidRPr="00A33BE3">
              <w:rPr>
                <w:noProof/>
                <w:webHidden/>
              </w:rPr>
            </w:r>
            <w:r w:rsidR="00C616B7" w:rsidRPr="00A33BE3">
              <w:rPr>
                <w:noProof/>
                <w:webHidden/>
              </w:rPr>
              <w:fldChar w:fldCharType="separate"/>
            </w:r>
            <w:r w:rsidR="003D12E0">
              <w:rPr>
                <w:noProof/>
                <w:webHidden/>
              </w:rPr>
              <w:t>15</w:t>
            </w:r>
            <w:r w:rsidR="00C616B7" w:rsidRPr="00A33BE3">
              <w:rPr>
                <w:noProof/>
                <w:webHidden/>
              </w:rPr>
              <w:fldChar w:fldCharType="end"/>
            </w:r>
          </w:hyperlink>
        </w:p>
        <w:p w14:paraId="7C668A58" w14:textId="03891A2B" w:rsidR="00C616B7" w:rsidRPr="00A33BE3" w:rsidRDefault="001F4352" w:rsidP="00C616B7">
          <w:pPr>
            <w:pStyle w:val="TOC2"/>
            <w:rPr>
              <w:rFonts w:eastAsiaTheme="minorEastAsia"/>
              <w:noProof/>
            </w:rPr>
          </w:pPr>
          <w:hyperlink w:anchor="_Toc136983384" w:history="1">
            <w:r w:rsidR="00C616B7" w:rsidRPr="00A33BE3">
              <w:rPr>
                <w:rStyle w:val="Hyperlink"/>
                <w:rFonts w:ascii="Times New Roman" w:hAnsi="Times New Roman" w:cs="Times New Roman"/>
                <w:noProof/>
                <w:sz w:val="24"/>
                <w:szCs w:val="24"/>
              </w:rPr>
              <w:t>B. Subjek dan Objek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4 \h </w:instrText>
            </w:r>
            <w:r w:rsidR="00C616B7" w:rsidRPr="00A33BE3">
              <w:rPr>
                <w:noProof/>
                <w:webHidden/>
              </w:rPr>
            </w:r>
            <w:r w:rsidR="00C616B7" w:rsidRPr="00A33BE3">
              <w:rPr>
                <w:noProof/>
                <w:webHidden/>
              </w:rPr>
              <w:fldChar w:fldCharType="separate"/>
            </w:r>
            <w:r w:rsidR="003D12E0">
              <w:rPr>
                <w:noProof/>
                <w:webHidden/>
              </w:rPr>
              <w:t>15</w:t>
            </w:r>
            <w:r w:rsidR="00C616B7" w:rsidRPr="00A33BE3">
              <w:rPr>
                <w:noProof/>
                <w:webHidden/>
              </w:rPr>
              <w:fldChar w:fldCharType="end"/>
            </w:r>
          </w:hyperlink>
        </w:p>
        <w:p w14:paraId="04D650FA" w14:textId="2F6E33D4" w:rsidR="00C616B7" w:rsidRPr="00A33BE3" w:rsidRDefault="001F4352" w:rsidP="00C616B7">
          <w:pPr>
            <w:pStyle w:val="TOC2"/>
            <w:rPr>
              <w:rFonts w:eastAsiaTheme="minorEastAsia"/>
              <w:noProof/>
            </w:rPr>
          </w:pPr>
          <w:hyperlink w:anchor="_Toc136983385" w:history="1">
            <w:r w:rsidR="00C616B7" w:rsidRPr="00A33BE3">
              <w:rPr>
                <w:rStyle w:val="Hyperlink"/>
                <w:rFonts w:ascii="Times New Roman" w:hAnsi="Times New Roman" w:cs="Times New Roman"/>
                <w:noProof/>
                <w:sz w:val="24"/>
                <w:szCs w:val="24"/>
              </w:rPr>
              <w:t>C. Jenis dan Sumber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5 \h </w:instrText>
            </w:r>
            <w:r w:rsidR="00C616B7" w:rsidRPr="00A33BE3">
              <w:rPr>
                <w:noProof/>
                <w:webHidden/>
              </w:rPr>
            </w:r>
            <w:r w:rsidR="00C616B7" w:rsidRPr="00A33BE3">
              <w:rPr>
                <w:noProof/>
                <w:webHidden/>
              </w:rPr>
              <w:fldChar w:fldCharType="separate"/>
            </w:r>
            <w:r w:rsidR="003D12E0">
              <w:rPr>
                <w:noProof/>
                <w:webHidden/>
              </w:rPr>
              <w:t>15</w:t>
            </w:r>
            <w:r w:rsidR="00C616B7" w:rsidRPr="00A33BE3">
              <w:rPr>
                <w:noProof/>
                <w:webHidden/>
              </w:rPr>
              <w:fldChar w:fldCharType="end"/>
            </w:r>
          </w:hyperlink>
        </w:p>
        <w:p w14:paraId="2CED35CD" w14:textId="40ADAC9A" w:rsidR="00C616B7" w:rsidRPr="00A33BE3" w:rsidRDefault="001F4352" w:rsidP="00C616B7">
          <w:pPr>
            <w:pStyle w:val="TOC2"/>
            <w:rPr>
              <w:rFonts w:eastAsiaTheme="minorEastAsia"/>
              <w:noProof/>
            </w:rPr>
          </w:pPr>
          <w:hyperlink w:anchor="_Toc136983388" w:history="1">
            <w:r w:rsidR="00C616B7" w:rsidRPr="00A33BE3">
              <w:rPr>
                <w:rStyle w:val="Hyperlink"/>
                <w:rFonts w:ascii="Times New Roman" w:hAnsi="Times New Roman" w:cs="Times New Roman"/>
                <w:noProof/>
                <w:sz w:val="24"/>
                <w:szCs w:val="24"/>
              </w:rPr>
              <w:t>D. Waktu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8 \h </w:instrText>
            </w:r>
            <w:r w:rsidR="00C616B7" w:rsidRPr="00A33BE3">
              <w:rPr>
                <w:noProof/>
                <w:webHidden/>
              </w:rPr>
            </w:r>
            <w:r w:rsidR="00C616B7" w:rsidRPr="00A33BE3">
              <w:rPr>
                <w:noProof/>
                <w:webHidden/>
              </w:rPr>
              <w:fldChar w:fldCharType="separate"/>
            </w:r>
            <w:r w:rsidR="003D12E0">
              <w:rPr>
                <w:noProof/>
                <w:webHidden/>
              </w:rPr>
              <w:t>16</w:t>
            </w:r>
            <w:r w:rsidR="00C616B7" w:rsidRPr="00A33BE3">
              <w:rPr>
                <w:noProof/>
                <w:webHidden/>
              </w:rPr>
              <w:fldChar w:fldCharType="end"/>
            </w:r>
          </w:hyperlink>
        </w:p>
        <w:p w14:paraId="2335CF0B" w14:textId="1EBB8CD8" w:rsidR="00C616B7" w:rsidRPr="00A33BE3" w:rsidRDefault="001F4352" w:rsidP="00C616B7">
          <w:pPr>
            <w:pStyle w:val="TOC2"/>
            <w:rPr>
              <w:rFonts w:eastAsiaTheme="minorEastAsia"/>
              <w:noProof/>
            </w:rPr>
          </w:pPr>
          <w:hyperlink w:anchor="_Toc136983389" w:history="1">
            <w:r w:rsidR="00C616B7" w:rsidRPr="00A33BE3">
              <w:rPr>
                <w:rStyle w:val="Hyperlink"/>
                <w:rFonts w:ascii="Times New Roman" w:hAnsi="Times New Roman" w:cs="Times New Roman"/>
                <w:noProof/>
                <w:sz w:val="24"/>
                <w:szCs w:val="24"/>
              </w:rPr>
              <w:t>E. Teknik Pengumpulan Data (Dokumentasi,Observasi)</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89 \h </w:instrText>
            </w:r>
            <w:r w:rsidR="00C616B7" w:rsidRPr="00A33BE3">
              <w:rPr>
                <w:noProof/>
                <w:webHidden/>
              </w:rPr>
            </w:r>
            <w:r w:rsidR="00C616B7" w:rsidRPr="00A33BE3">
              <w:rPr>
                <w:noProof/>
                <w:webHidden/>
              </w:rPr>
              <w:fldChar w:fldCharType="separate"/>
            </w:r>
            <w:r w:rsidR="003D12E0">
              <w:rPr>
                <w:noProof/>
                <w:webHidden/>
              </w:rPr>
              <w:t>16</w:t>
            </w:r>
            <w:r w:rsidR="00C616B7" w:rsidRPr="00A33BE3">
              <w:rPr>
                <w:noProof/>
                <w:webHidden/>
              </w:rPr>
              <w:fldChar w:fldCharType="end"/>
            </w:r>
          </w:hyperlink>
        </w:p>
        <w:p w14:paraId="62549D1B" w14:textId="37F2403B" w:rsidR="00C616B7" w:rsidRPr="00A33BE3" w:rsidRDefault="001F4352" w:rsidP="00C616B7">
          <w:pPr>
            <w:pStyle w:val="TOC2"/>
            <w:rPr>
              <w:rFonts w:eastAsiaTheme="minorEastAsia"/>
              <w:noProof/>
            </w:rPr>
          </w:pPr>
          <w:hyperlink w:anchor="_Toc136983392" w:history="1">
            <w:r w:rsidR="00C616B7" w:rsidRPr="00A33BE3">
              <w:rPr>
                <w:rStyle w:val="Hyperlink"/>
                <w:rFonts w:ascii="Times New Roman" w:hAnsi="Times New Roman" w:cs="Times New Roman"/>
                <w:noProof/>
                <w:sz w:val="24"/>
                <w:szCs w:val="24"/>
              </w:rPr>
              <w:t>F. Teknik Keabsahan/Validitas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2 \h </w:instrText>
            </w:r>
            <w:r w:rsidR="00C616B7" w:rsidRPr="00A33BE3">
              <w:rPr>
                <w:noProof/>
                <w:webHidden/>
              </w:rPr>
            </w:r>
            <w:r w:rsidR="00C616B7" w:rsidRPr="00A33BE3">
              <w:rPr>
                <w:noProof/>
                <w:webHidden/>
              </w:rPr>
              <w:fldChar w:fldCharType="separate"/>
            </w:r>
            <w:r w:rsidR="003D12E0">
              <w:rPr>
                <w:noProof/>
                <w:webHidden/>
              </w:rPr>
              <w:t>16</w:t>
            </w:r>
            <w:r w:rsidR="00C616B7" w:rsidRPr="00A33BE3">
              <w:rPr>
                <w:noProof/>
                <w:webHidden/>
              </w:rPr>
              <w:fldChar w:fldCharType="end"/>
            </w:r>
          </w:hyperlink>
        </w:p>
        <w:p w14:paraId="631BF2EB" w14:textId="3111B7D6" w:rsidR="00C616B7" w:rsidRDefault="001F4352" w:rsidP="00C616B7">
          <w:pPr>
            <w:pStyle w:val="TOC2"/>
            <w:rPr>
              <w:rStyle w:val="Hyperlink"/>
              <w:rFonts w:ascii="Times New Roman" w:hAnsi="Times New Roman" w:cs="Times New Roman"/>
              <w:noProof/>
              <w:sz w:val="24"/>
              <w:szCs w:val="24"/>
            </w:rPr>
          </w:pPr>
          <w:hyperlink w:anchor="_Toc136983393" w:history="1">
            <w:r w:rsidR="00C616B7" w:rsidRPr="00A33BE3">
              <w:rPr>
                <w:rStyle w:val="Hyperlink"/>
                <w:rFonts w:ascii="Times New Roman" w:hAnsi="Times New Roman" w:cs="Times New Roman"/>
                <w:noProof/>
                <w:sz w:val="24"/>
                <w:szCs w:val="24"/>
              </w:rPr>
              <w:t>G. Teknik Analisis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3 \h </w:instrText>
            </w:r>
            <w:r w:rsidR="00C616B7" w:rsidRPr="00A33BE3">
              <w:rPr>
                <w:noProof/>
                <w:webHidden/>
              </w:rPr>
            </w:r>
            <w:r w:rsidR="00C616B7" w:rsidRPr="00A33BE3">
              <w:rPr>
                <w:noProof/>
                <w:webHidden/>
              </w:rPr>
              <w:fldChar w:fldCharType="separate"/>
            </w:r>
            <w:r w:rsidR="003D12E0">
              <w:rPr>
                <w:noProof/>
                <w:webHidden/>
              </w:rPr>
              <w:t>17</w:t>
            </w:r>
            <w:r w:rsidR="00C616B7" w:rsidRPr="00A33BE3">
              <w:rPr>
                <w:noProof/>
                <w:webHidden/>
              </w:rPr>
              <w:fldChar w:fldCharType="end"/>
            </w:r>
          </w:hyperlink>
        </w:p>
        <w:p w14:paraId="4243009B" w14:textId="77777777" w:rsidR="00C616B7" w:rsidRPr="00C66FE8" w:rsidRDefault="00C616B7" w:rsidP="00C616B7">
          <w:pPr>
            <w:rPr>
              <w:noProof/>
            </w:rPr>
          </w:pPr>
        </w:p>
        <w:p w14:paraId="1F7B0EFB" w14:textId="4626F8A9" w:rsidR="00C616B7" w:rsidRPr="00A33BE3" w:rsidRDefault="001F4352" w:rsidP="00C616B7">
          <w:pPr>
            <w:pStyle w:val="TOC1"/>
            <w:rPr>
              <w:rFonts w:eastAsiaTheme="minorEastAsia"/>
              <w:noProof/>
            </w:rPr>
          </w:pPr>
          <w:hyperlink w:anchor="_Toc136983394" w:history="1">
            <w:r w:rsidR="00C616B7">
              <w:rPr>
                <w:rStyle w:val="Hyperlink"/>
                <w:rFonts w:ascii="Times New Roman" w:hAnsi="Times New Roman" w:cs="Times New Roman"/>
                <w:noProof/>
                <w:sz w:val="24"/>
                <w:szCs w:val="24"/>
              </w:rPr>
              <w:t>BAB IV</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HASIL PENELITI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4 \h </w:instrText>
            </w:r>
            <w:r w:rsidR="00C616B7" w:rsidRPr="00A33BE3">
              <w:rPr>
                <w:noProof/>
                <w:webHidden/>
              </w:rPr>
            </w:r>
            <w:r w:rsidR="00C616B7" w:rsidRPr="00A33BE3">
              <w:rPr>
                <w:noProof/>
                <w:webHidden/>
              </w:rPr>
              <w:fldChar w:fldCharType="separate"/>
            </w:r>
            <w:r w:rsidR="003D12E0">
              <w:rPr>
                <w:noProof/>
                <w:webHidden/>
              </w:rPr>
              <w:t>18</w:t>
            </w:r>
            <w:r w:rsidR="00C616B7" w:rsidRPr="00A33BE3">
              <w:rPr>
                <w:noProof/>
                <w:webHidden/>
              </w:rPr>
              <w:fldChar w:fldCharType="end"/>
            </w:r>
          </w:hyperlink>
        </w:p>
        <w:p w14:paraId="4EFA7066" w14:textId="020B5ABA" w:rsidR="00C616B7" w:rsidRPr="00A33BE3" w:rsidRDefault="001F4352" w:rsidP="00C616B7">
          <w:pPr>
            <w:pStyle w:val="TOC2"/>
            <w:rPr>
              <w:rFonts w:eastAsiaTheme="minorEastAsia"/>
              <w:noProof/>
            </w:rPr>
          </w:pPr>
          <w:hyperlink w:anchor="_Toc136983395" w:history="1">
            <w:r w:rsidR="00C616B7" w:rsidRPr="00A33BE3">
              <w:rPr>
                <w:rStyle w:val="Hyperlink"/>
                <w:rFonts w:ascii="Times New Roman" w:hAnsi="Times New Roman" w:cs="Times New Roman"/>
                <w:noProof/>
                <w:sz w:val="24"/>
                <w:szCs w:val="24"/>
              </w:rPr>
              <w:t>A. Gambaran Umum Serial Drama Revenge Of Others 2022</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5 \h </w:instrText>
            </w:r>
            <w:r w:rsidR="00C616B7" w:rsidRPr="00A33BE3">
              <w:rPr>
                <w:noProof/>
                <w:webHidden/>
              </w:rPr>
            </w:r>
            <w:r w:rsidR="00C616B7" w:rsidRPr="00A33BE3">
              <w:rPr>
                <w:noProof/>
                <w:webHidden/>
              </w:rPr>
              <w:fldChar w:fldCharType="separate"/>
            </w:r>
            <w:r w:rsidR="003D12E0">
              <w:rPr>
                <w:noProof/>
                <w:webHidden/>
              </w:rPr>
              <w:t>18</w:t>
            </w:r>
            <w:r w:rsidR="00C616B7" w:rsidRPr="00A33BE3">
              <w:rPr>
                <w:noProof/>
                <w:webHidden/>
              </w:rPr>
              <w:fldChar w:fldCharType="end"/>
            </w:r>
          </w:hyperlink>
        </w:p>
        <w:p w14:paraId="78B6E240" w14:textId="1FCBDC9D" w:rsidR="00C616B7" w:rsidRPr="00A33BE3" w:rsidRDefault="001F4352" w:rsidP="00C616B7">
          <w:pPr>
            <w:pStyle w:val="TOC2"/>
            <w:rPr>
              <w:rFonts w:eastAsiaTheme="minorEastAsia"/>
              <w:noProof/>
            </w:rPr>
          </w:pPr>
          <w:hyperlink w:anchor="_Toc136983396" w:history="1">
            <w:r w:rsidR="00C616B7" w:rsidRPr="00A33BE3">
              <w:rPr>
                <w:rStyle w:val="Hyperlink"/>
                <w:rFonts w:ascii="Times New Roman" w:hAnsi="Times New Roman" w:cs="Times New Roman"/>
                <w:noProof/>
                <w:sz w:val="24"/>
                <w:szCs w:val="24"/>
              </w:rPr>
              <w:t>B. Sajian Dat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6 \h </w:instrText>
            </w:r>
            <w:r w:rsidR="00C616B7" w:rsidRPr="00A33BE3">
              <w:rPr>
                <w:noProof/>
                <w:webHidden/>
              </w:rPr>
            </w:r>
            <w:r w:rsidR="00C616B7" w:rsidRPr="00A33BE3">
              <w:rPr>
                <w:noProof/>
                <w:webHidden/>
              </w:rPr>
              <w:fldChar w:fldCharType="separate"/>
            </w:r>
            <w:r w:rsidR="003D12E0">
              <w:rPr>
                <w:noProof/>
                <w:webHidden/>
              </w:rPr>
              <w:t>18</w:t>
            </w:r>
            <w:r w:rsidR="00C616B7" w:rsidRPr="00A33BE3">
              <w:rPr>
                <w:noProof/>
                <w:webHidden/>
              </w:rPr>
              <w:fldChar w:fldCharType="end"/>
            </w:r>
          </w:hyperlink>
        </w:p>
        <w:p w14:paraId="1B12B25B" w14:textId="795D2BDD" w:rsidR="00C616B7" w:rsidRDefault="001F4352" w:rsidP="00C616B7">
          <w:pPr>
            <w:pStyle w:val="TOC2"/>
            <w:rPr>
              <w:rStyle w:val="Hyperlink"/>
              <w:rFonts w:ascii="Times New Roman" w:hAnsi="Times New Roman" w:cs="Times New Roman"/>
              <w:noProof/>
              <w:sz w:val="24"/>
              <w:szCs w:val="24"/>
            </w:rPr>
          </w:pPr>
          <w:hyperlink w:anchor="_Toc136983397" w:history="1">
            <w:r w:rsidR="00C616B7" w:rsidRPr="00A33BE3">
              <w:rPr>
                <w:rStyle w:val="Hyperlink"/>
                <w:rFonts w:ascii="Times New Roman" w:hAnsi="Times New Roman" w:cs="Times New Roman"/>
                <w:noProof/>
                <w:sz w:val="24"/>
                <w:szCs w:val="24"/>
              </w:rPr>
              <w:t xml:space="preserve">C. Analisis </w:t>
            </w:r>
            <w:r w:rsidR="00C616B7" w:rsidRPr="00A33BE3">
              <w:rPr>
                <w:rStyle w:val="Hyperlink"/>
                <w:rFonts w:ascii="Times New Roman" w:hAnsi="Times New Roman" w:cs="Times New Roman"/>
                <w:i/>
                <w:noProof/>
                <w:sz w:val="24"/>
                <w:szCs w:val="24"/>
              </w:rPr>
              <w:t>Bullying</w:t>
            </w:r>
            <w:r w:rsidR="00C616B7" w:rsidRPr="00A33BE3">
              <w:rPr>
                <w:rStyle w:val="Hyperlink"/>
                <w:rFonts w:ascii="Times New Roman" w:hAnsi="Times New Roman" w:cs="Times New Roman"/>
                <w:noProof/>
                <w:sz w:val="24"/>
                <w:szCs w:val="24"/>
              </w:rPr>
              <w:t xml:space="preserve"> Dalam Serial Drama Revenge Of Others 2022</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7 \h </w:instrText>
            </w:r>
            <w:r w:rsidR="00C616B7" w:rsidRPr="00A33BE3">
              <w:rPr>
                <w:noProof/>
                <w:webHidden/>
              </w:rPr>
            </w:r>
            <w:r w:rsidR="00C616B7" w:rsidRPr="00A33BE3">
              <w:rPr>
                <w:noProof/>
                <w:webHidden/>
              </w:rPr>
              <w:fldChar w:fldCharType="separate"/>
            </w:r>
            <w:r w:rsidR="003D12E0">
              <w:rPr>
                <w:noProof/>
                <w:webHidden/>
              </w:rPr>
              <w:t>18</w:t>
            </w:r>
            <w:r w:rsidR="00C616B7" w:rsidRPr="00A33BE3">
              <w:rPr>
                <w:noProof/>
                <w:webHidden/>
              </w:rPr>
              <w:fldChar w:fldCharType="end"/>
            </w:r>
          </w:hyperlink>
        </w:p>
        <w:p w14:paraId="3750FF56" w14:textId="77777777" w:rsidR="00C616B7" w:rsidRPr="00C66FE8" w:rsidRDefault="00C616B7" w:rsidP="00C616B7">
          <w:pPr>
            <w:rPr>
              <w:noProof/>
            </w:rPr>
          </w:pPr>
        </w:p>
        <w:p w14:paraId="39605B83" w14:textId="7A430147" w:rsidR="00C616B7" w:rsidRPr="00A33BE3" w:rsidRDefault="001F4352" w:rsidP="00C616B7">
          <w:pPr>
            <w:pStyle w:val="TOC1"/>
            <w:rPr>
              <w:rFonts w:eastAsiaTheme="minorEastAsia"/>
              <w:noProof/>
            </w:rPr>
          </w:pPr>
          <w:hyperlink w:anchor="_Toc136983398" w:history="1">
            <w:r w:rsidR="00C616B7">
              <w:rPr>
                <w:rStyle w:val="Hyperlink"/>
                <w:rFonts w:ascii="Times New Roman" w:hAnsi="Times New Roman" w:cs="Times New Roman"/>
                <w:noProof/>
                <w:sz w:val="24"/>
                <w:szCs w:val="24"/>
              </w:rPr>
              <w:t>BAB V</w:t>
            </w:r>
            <w:r w:rsidR="00C616B7">
              <w:rPr>
                <w:rStyle w:val="Hyperlink"/>
                <w:rFonts w:ascii="Times New Roman" w:hAnsi="Times New Roman" w:cs="Times New Roman"/>
                <w:noProof/>
                <w:sz w:val="24"/>
                <w:szCs w:val="24"/>
              </w:rPr>
              <w:tab/>
            </w:r>
            <w:r w:rsidR="00C616B7" w:rsidRPr="00A33BE3">
              <w:rPr>
                <w:rStyle w:val="Hyperlink"/>
                <w:rFonts w:ascii="Times New Roman" w:hAnsi="Times New Roman" w:cs="Times New Roman"/>
                <w:noProof/>
                <w:sz w:val="24"/>
                <w:szCs w:val="24"/>
              </w:rPr>
              <w:t>PENUTUP</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8 \h </w:instrText>
            </w:r>
            <w:r w:rsidR="00C616B7" w:rsidRPr="00A33BE3">
              <w:rPr>
                <w:noProof/>
                <w:webHidden/>
              </w:rPr>
            </w:r>
            <w:r w:rsidR="00C616B7" w:rsidRPr="00A33BE3">
              <w:rPr>
                <w:noProof/>
                <w:webHidden/>
              </w:rPr>
              <w:fldChar w:fldCharType="separate"/>
            </w:r>
            <w:r w:rsidR="003D12E0">
              <w:rPr>
                <w:noProof/>
                <w:webHidden/>
              </w:rPr>
              <w:t>19</w:t>
            </w:r>
            <w:r w:rsidR="00C616B7" w:rsidRPr="00A33BE3">
              <w:rPr>
                <w:noProof/>
                <w:webHidden/>
              </w:rPr>
              <w:fldChar w:fldCharType="end"/>
            </w:r>
          </w:hyperlink>
        </w:p>
        <w:p w14:paraId="40A37F31" w14:textId="26ED0F7F" w:rsidR="00C616B7" w:rsidRPr="00A33BE3" w:rsidRDefault="001F4352" w:rsidP="00C616B7">
          <w:pPr>
            <w:pStyle w:val="TOC2"/>
            <w:rPr>
              <w:rFonts w:eastAsiaTheme="minorEastAsia"/>
              <w:noProof/>
            </w:rPr>
          </w:pPr>
          <w:hyperlink w:anchor="_Toc136983399" w:history="1">
            <w:r w:rsidR="00C616B7" w:rsidRPr="00A33BE3">
              <w:rPr>
                <w:rStyle w:val="Hyperlink"/>
                <w:rFonts w:ascii="Times New Roman" w:hAnsi="Times New Roman" w:cs="Times New Roman"/>
                <w:noProof/>
                <w:sz w:val="24"/>
                <w:szCs w:val="24"/>
              </w:rPr>
              <w:t>A. Kesimpul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399 \h </w:instrText>
            </w:r>
            <w:r w:rsidR="00C616B7" w:rsidRPr="00A33BE3">
              <w:rPr>
                <w:noProof/>
                <w:webHidden/>
              </w:rPr>
            </w:r>
            <w:r w:rsidR="00C616B7" w:rsidRPr="00A33BE3">
              <w:rPr>
                <w:noProof/>
                <w:webHidden/>
              </w:rPr>
              <w:fldChar w:fldCharType="separate"/>
            </w:r>
            <w:r w:rsidR="003D12E0">
              <w:rPr>
                <w:noProof/>
                <w:webHidden/>
              </w:rPr>
              <w:t>19</w:t>
            </w:r>
            <w:r w:rsidR="00C616B7" w:rsidRPr="00A33BE3">
              <w:rPr>
                <w:noProof/>
                <w:webHidden/>
              </w:rPr>
              <w:fldChar w:fldCharType="end"/>
            </w:r>
          </w:hyperlink>
        </w:p>
        <w:p w14:paraId="5B534308" w14:textId="73BA6B03" w:rsidR="00C616B7" w:rsidRDefault="001F4352" w:rsidP="00C616B7">
          <w:pPr>
            <w:pStyle w:val="TOC2"/>
            <w:rPr>
              <w:rStyle w:val="Hyperlink"/>
              <w:rFonts w:ascii="Times New Roman" w:hAnsi="Times New Roman" w:cs="Times New Roman"/>
              <w:noProof/>
              <w:sz w:val="24"/>
              <w:szCs w:val="24"/>
            </w:rPr>
          </w:pPr>
          <w:hyperlink w:anchor="_Toc136983400" w:history="1">
            <w:r w:rsidR="0080095A">
              <w:rPr>
                <w:rStyle w:val="Hyperlink"/>
                <w:rFonts w:ascii="Times New Roman" w:hAnsi="Times New Roman" w:cs="Times New Roman"/>
                <w:noProof/>
                <w:sz w:val="24"/>
                <w:szCs w:val="24"/>
              </w:rPr>
              <w:t>B. Saran</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400 \h </w:instrText>
            </w:r>
            <w:r w:rsidR="00C616B7" w:rsidRPr="00A33BE3">
              <w:rPr>
                <w:noProof/>
                <w:webHidden/>
              </w:rPr>
            </w:r>
            <w:r w:rsidR="00C616B7" w:rsidRPr="00A33BE3">
              <w:rPr>
                <w:noProof/>
                <w:webHidden/>
              </w:rPr>
              <w:fldChar w:fldCharType="separate"/>
            </w:r>
            <w:r w:rsidR="003D12E0">
              <w:rPr>
                <w:noProof/>
                <w:webHidden/>
              </w:rPr>
              <w:t>19</w:t>
            </w:r>
            <w:r w:rsidR="00C616B7" w:rsidRPr="00A33BE3">
              <w:rPr>
                <w:noProof/>
                <w:webHidden/>
              </w:rPr>
              <w:fldChar w:fldCharType="end"/>
            </w:r>
          </w:hyperlink>
        </w:p>
        <w:p w14:paraId="243F67A5" w14:textId="77777777" w:rsidR="00C616B7" w:rsidRPr="00756FF9" w:rsidRDefault="00C616B7" w:rsidP="00C616B7">
          <w:pPr>
            <w:rPr>
              <w:noProof/>
            </w:rPr>
          </w:pPr>
        </w:p>
        <w:p w14:paraId="2F77E156" w14:textId="3DA40472" w:rsidR="00C616B7" w:rsidRPr="00A33BE3" w:rsidRDefault="001F4352" w:rsidP="00C616B7">
          <w:pPr>
            <w:pStyle w:val="TOC1"/>
            <w:rPr>
              <w:rFonts w:eastAsiaTheme="minorEastAsia"/>
              <w:noProof/>
            </w:rPr>
          </w:pPr>
          <w:hyperlink w:anchor="_Toc136983403" w:history="1">
            <w:r w:rsidR="00C616B7" w:rsidRPr="00A33BE3">
              <w:rPr>
                <w:rStyle w:val="Hyperlink"/>
                <w:rFonts w:ascii="Times New Roman" w:hAnsi="Times New Roman" w:cs="Times New Roman"/>
                <w:noProof/>
                <w:sz w:val="24"/>
                <w:szCs w:val="24"/>
              </w:rPr>
              <w:t>DAFTAR PUSTAKA</w:t>
            </w:r>
            <w:r w:rsidR="00C616B7" w:rsidRPr="00A33BE3">
              <w:rPr>
                <w:noProof/>
                <w:webHidden/>
              </w:rPr>
              <w:tab/>
            </w:r>
            <w:r w:rsidR="00C616B7" w:rsidRPr="00A33BE3">
              <w:rPr>
                <w:noProof/>
                <w:webHidden/>
              </w:rPr>
              <w:fldChar w:fldCharType="begin"/>
            </w:r>
            <w:r w:rsidR="00C616B7" w:rsidRPr="00A33BE3">
              <w:rPr>
                <w:noProof/>
                <w:webHidden/>
              </w:rPr>
              <w:instrText xml:space="preserve"> PAGEREF _Toc136983403 \h </w:instrText>
            </w:r>
            <w:r w:rsidR="00C616B7" w:rsidRPr="00A33BE3">
              <w:rPr>
                <w:noProof/>
                <w:webHidden/>
              </w:rPr>
            </w:r>
            <w:r w:rsidR="00C616B7" w:rsidRPr="00A33BE3">
              <w:rPr>
                <w:noProof/>
                <w:webHidden/>
              </w:rPr>
              <w:fldChar w:fldCharType="separate"/>
            </w:r>
            <w:r w:rsidR="003D12E0">
              <w:rPr>
                <w:noProof/>
                <w:webHidden/>
              </w:rPr>
              <w:t>20</w:t>
            </w:r>
            <w:r w:rsidR="00C616B7" w:rsidRPr="00A33BE3">
              <w:rPr>
                <w:noProof/>
                <w:webHidden/>
              </w:rPr>
              <w:fldChar w:fldCharType="end"/>
            </w:r>
          </w:hyperlink>
        </w:p>
        <w:p w14:paraId="250C6328" w14:textId="77777777" w:rsidR="00C616B7" w:rsidRDefault="00C616B7" w:rsidP="00C616B7">
          <w:pPr>
            <w:spacing w:line="240" w:lineRule="auto"/>
          </w:pPr>
          <w:r w:rsidRPr="00A33BE3">
            <w:rPr>
              <w:rFonts w:ascii="Times New Roman" w:hAnsi="Times New Roman" w:cs="Times New Roman"/>
              <w:b/>
              <w:bCs/>
              <w:noProof/>
              <w:sz w:val="24"/>
              <w:szCs w:val="24"/>
            </w:rPr>
            <w:fldChar w:fldCharType="end"/>
          </w:r>
        </w:p>
      </w:sdtContent>
    </w:sdt>
    <w:p w14:paraId="6744B0DF" w14:textId="77777777" w:rsidR="00C616B7" w:rsidRDefault="00C616B7" w:rsidP="00C616B7">
      <w:r>
        <w:br w:type="page"/>
      </w:r>
    </w:p>
    <w:p w14:paraId="514255D2" w14:textId="77777777" w:rsidR="00C616B7" w:rsidRDefault="00C616B7" w:rsidP="00C616B7">
      <w:pPr>
        <w:pStyle w:val="Heading1"/>
        <w:numPr>
          <w:ilvl w:val="0"/>
          <w:numId w:val="0"/>
        </w:numPr>
        <w:ind w:left="360"/>
      </w:pPr>
      <w:bookmarkStart w:id="2" w:name="_Toc136983363"/>
      <w:r>
        <w:lastRenderedPageBreak/>
        <w:t>DAFTAR TABEL</w:t>
      </w:r>
      <w:bookmarkEnd w:id="2"/>
    </w:p>
    <w:p w14:paraId="78E327F6" w14:textId="77777777" w:rsidR="00C616B7" w:rsidRDefault="00C616B7" w:rsidP="00C616B7"/>
    <w:p w14:paraId="0D233E5B" w14:textId="7A84915B" w:rsidR="001B0D68" w:rsidRDefault="001B0D68">
      <w:pPr>
        <w:pStyle w:val="TableofFigures"/>
        <w:tabs>
          <w:tab w:val="right" w:leader="dot" w:pos="7930"/>
        </w:tabs>
        <w:rPr>
          <w:rFonts w:asciiTheme="minorHAnsi" w:eastAsiaTheme="minorEastAsia" w:hAnsiTheme="minorHAnsi" w:cstheme="minorBidi"/>
          <w:noProof/>
        </w:rPr>
      </w:pPr>
      <w:r>
        <w:fldChar w:fldCharType="begin"/>
      </w:r>
      <w:r>
        <w:instrText xml:space="preserve"> TOC \h \z \c "Tabel 1." </w:instrText>
      </w:r>
      <w:r>
        <w:fldChar w:fldCharType="separate"/>
      </w:r>
      <w:hyperlink w:anchor="_Toc137013511" w:history="1">
        <w:r w:rsidRPr="00821797">
          <w:rPr>
            <w:rStyle w:val="Hyperlink"/>
            <w:rFonts w:ascii="Times New Roman" w:hAnsi="Times New Roman" w:cs="Times New Roman"/>
            <w:noProof/>
          </w:rPr>
          <w:t>Tabel 1. 1. Cyberbullying Tahun 2023 - Georgi Todorov</w:t>
        </w:r>
        <w:r>
          <w:rPr>
            <w:noProof/>
            <w:webHidden/>
          </w:rPr>
          <w:tab/>
        </w:r>
        <w:r>
          <w:rPr>
            <w:noProof/>
            <w:webHidden/>
          </w:rPr>
          <w:fldChar w:fldCharType="begin"/>
        </w:r>
        <w:r>
          <w:rPr>
            <w:noProof/>
            <w:webHidden/>
          </w:rPr>
          <w:instrText xml:space="preserve"> PAGEREF _Toc137013511 \h </w:instrText>
        </w:r>
        <w:r>
          <w:rPr>
            <w:noProof/>
            <w:webHidden/>
          </w:rPr>
        </w:r>
        <w:r>
          <w:rPr>
            <w:noProof/>
            <w:webHidden/>
          </w:rPr>
          <w:fldChar w:fldCharType="separate"/>
        </w:r>
        <w:r w:rsidR="003D12E0">
          <w:rPr>
            <w:noProof/>
            <w:webHidden/>
          </w:rPr>
          <w:t>3</w:t>
        </w:r>
        <w:r>
          <w:rPr>
            <w:noProof/>
            <w:webHidden/>
          </w:rPr>
          <w:fldChar w:fldCharType="end"/>
        </w:r>
      </w:hyperlink>
    </w:p>
    <w:p w14:paraId="3D80FDEE" w14:textId="7EF3C312" w:rsidR="00C616B7" w:rsidRDefault="001B0D68" w:rsidP="00C616B7">
      <w:r>
        <w:fldChar w:fldCharType="end"/>
      </w:r>
    </w:p>
    <w:p w14:paraId="189A6D27" w14:textId="77777777" w:rsidR="00C616B7" w:rsidRDefault="00C616B7" w:rsidP="00C616B7">
      <w:r>
        <w:br w:type="page"/>
      </w:r>
    </w:p>
    <w:p w14:paraId="775A34E6" w14:textId="77777777" w:rsidR="00C616B7" w:rsidRDefault="00C616B7" w:rsidP="00C616B7">
      <w:pPr>
        <w:pStyle w:val="Heading1"/>
        <w:sectPr w:rsidR="00C616B7" w:rsidSect="00C616B7">
          <w:footerReference w:type="default" r:id="rId9"/>
          <w:pgSz w:w="11909" w:h="16834"/>
          <w:pgMar w:top="1701" w:right="1701" w:bottom="1701" w:left="2268" w:header="720" w:footer="720" w:gutter="0"/>
          <w:pgNumType w:fmt="lowerRoman"/>
          <w:cols w:space="720"/>
          <w:titlePg/>
          <w:docGrid w:linePitch="299"/>
        </w:sectPr>
      </w:pPr>
    </w:p>
    <w:p w14:paraId="5AAC638C" w14:textId="77777777" w:rsidR="00C616B7" w:rsidRPr="00765A51" w:rsidRDefault="00C616B7" w:rsidP="00C616B7">
      <w:pPr>
        <w:pStyle w:val="Heading1"/>
      </w:pPr>
      <w:r w:rsidRPr="00765A51">
        <w:lastRenderedPageBreak/>
        <w:br/>
      </w:r>
      <w:bookmarkStart w:id="3" w:name="_Toc136983364"/>
      <w:r w:rsidRPr="00765A51">
        <w:t>PENDAHULUAN</w:t>
      </w:r>
      <w:bookmarkStart w:id="4" w:name="_dp2kg4kz021g" w:colFirst="0" w:colLast="0"/>
      <w:bookmarkEnd w:id="3"/>
      <w:bookmarkEnd w:id="4"/>
    </w:p>
    <w:p w14:paraId="2273E5C7" w14:textId="77777777" w:rsidR="00C616B7" w:rsidRPr="00765A51" w:rsidRDefault="00C616B7" w:rsidP="00C616B7">
      <w:pPr>
        <w:rPr>
          <w:rFonts w:ascii="Times New Roman" w:hAnsi="Times New Roman" w:cs="Times New Roman"/>
          <w:sz w:val="24"/>
          <w:szCs w:val="24"/>
        </w:rPr>
      </w:pPr>
    </w:p>
    <w:p w14:paraId="5342B6B1" w14:textId="77777777" w:rsidR="00C616B7" w:rsidRPr="00765A51" w:rsidRDefault="00C616B7" w:rsidP="00C616B7">
      <w:pPr>
        <w:pStyle w:val="Heading2"/>
      </w:pPr>
      <w:bookmarkStart w:id="5" w:name="_Toc136983365"/>
      <w:r w:rsidRPr="00765A51">
        <w:t>Latar Belakang</w:t>
      </w:r>
      <w:bookmarkEnd w:id="5"/>
    </w:p>
    <w:p w14:paraId="4167955E" w14:textId="17857196"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Peradaban semakin lama telah mengalami kemajuan yang luar biasa, mulai dari ekonomi, kecanggihan teknologi, komunikasi jauh lebih mudah dengan adanya teknologi, serta kemudahan akan pemenuhan kebutuhan informasi oleh masyarakat. Sejalan dengan kemajuan yang telah terjadi, ini menimbulkan tingkat persaingan antar individu meningkat dan penilaian orang lain semakin tinggi. Terjadilah sebuah masalah sosial yang pada awalnya wajar terjadi terhadap anak-anak, namun sekarang masalah sosial ini menjadi salah satu permasalahan yang mendapatkan perhatian lebih oleh masyarakat maupun pemerintah, yaitu masalah sosial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3DDA14A9" w14:textId="74B4E81C"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Lingkup sekolah dengan data dari hasil riset yang dilakukan oleh Programme for International Students Assessment (PISA) pada tahun 2018, Indonesia berada di peringkat ke-5 dengan data sebesar 41,1% murid mengaku pernah mengalami </w:t>
      </w:r>
      <w:r>
        <w:rPr>
          <w:rFonts w:ascii="Times New Roman" w:eastAsia="Times New Roman" w:hAnsi="Times New Roman" w:cs="Times New Roman"/>
          <w:i/>
          <w:sz w:val="24"/>
          <w:szCs w:val="24"/>
        </w:rPr>
        <w:t>bullying</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1"/>
      </w:r>
      <w:r w:rsidRPr="00765A51">
        <w:rPr>
          <w:rFonts w:ascii="Times New Roman" w:eastAsia="Times New Roman" w:hAnsi="Times New Roman" w:cs="Times New Roman"/>
          <w:sz w:val="24"/>
          <w:szCs w:val="24"/>
        </w:rPr>
        <w:t xml:space="preserve"> Melihat pada data KPAI dengan rentang tahun 2011-2019 terinci sebanyak 574 anak laki-laki dan sebanyak 425 anak perempuan menjadi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p sekolah. Banyaknya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engan rincian 440 anak laki-laki dan sebanyak 326 anak perempuan</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2"/>
      </w:r>
      <w:r w:rsidRPr="00765A51">
        <w:rPr>
          <w:rFonts w:ascii="Times New Roman" w:eastAsia="Times New Roman" w:hAnsi="Times New Roman" w:cs="Times New Roman"/>
          <w:sz w:val="24"/>
          <w:szCs w:val="24"/>
        </w:rPr>
        <w:t xml:space="preserve"> </w:t>
      </w:r>
    </w:p>
    <w:p w14:paraId="7257653E" w14:textId="584BDDEF"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Gambaran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dengan tampilan berbeda baik secara fisik maupun non fisik, selalu menyalah</w:t>
      </w:r>
      <w:bookmarkStart w:id="6" w:name="_GoBack"/>
      <w:bookmarkEnd w:id="6"/>
      <w:r w:rsidRPr="00765A51">
        <w:rPr>
          <w:rFonts w:ascii="Times New Roman" w:eastAsia="Times New Roman" w:hAnsi="Times New Roman" w:cs="Times New Roman"/>
          <w:sz w:val="24"/>
          <w:szCs w:val="24"/>
        </w:rPr>
        <w:t xml:space="preserve">kan orang lain, dan menguasai sebuah tempat. Sedangkan,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itu anak yang sensitif, fisik yang kurang dari pelaku, dan pemalu. Masalah sosial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tidak terbatas hanya terjadi pada anak-anak, bisa juga terjadi pada orang dewasa sekalipun, contoh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ilakukan pelajar perempuan berseragam pramuka yang menyuruh seorang anak untuk bersujud mencium kaki dan mencium tangan para pelaku yang diduga berasal dari daerah Kabupaten Tangerang, Bante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mengalami tren yang meningkat dengan adanya laporan dari data KPAI sebanyak 2.473 laporan dan bertambah</w:t>
      </w:r>
      <w:r>
        <w:rPr>
          <w:rFonts w:ascii="Times New Roman" w:eastAsia="Times New Roman" w:hAnsi="Times New Roman" w:cs="Times New Roman"/>
          <w:sz w:val="24"/>
          <w:szCs w:val="24"/>
        </w:rPr>
        <w:t>.</w:t>
      </w:r>
      <w:r>
        <w:rPr>
          <w:rStyle w:val="FootnoteReference"/>
          <w:rFonts w:ascii="Times New Roman" w:eastAsia="Times New Roman" w:hAnsi="Times New Roman" w:cs="Times New Roman"/>
          <w:sz w:val="24"/>
          <w:szCs w:val="24"/>
        </w:rPr>
        <w:footnoteReference w:id="3"/>
      </w:r>
      <w:r w:rsidRPr="00765A51">
        <w:rPr>
          <w:rFonts w:ascii="Times New Roman" w:eastAsia="Times New Roman" w:hAnsi="Times New Roman" w:cs="Times New Roman"/>
          <w:sz w:val="24"/>
          <w:szCs w:val="24"/>
        </w:rPr>
        <w:t xml:space="preserve"> Begitu banyak kasu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ini menjadi perhatian banyak negara dengan mencari solusi untuk </w:t>
      </w:r>
      <w:r w:rsidRPr="00765A51">
        <w:rPr>
          <w:rFonts w:ascii="Times New Roman" w:eastAsia="Times New Roman" w:hAnsi="Times New Roman" w:cs="Times New Roman"/>
          <w:sz w:val="24"/>
          <w:szCs w:val="24"/>
        </w:rPr>
        <w:lastRenderedPageBreak/>
        <w:t xml:space="preserve">mengurangi atau menghilangkan permasalah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ini. Salah satu cara yang dapat digunakan yaitu dengan melakukan edukasi menggunakan berbagai macam media, seperti film. Sesuai dengan perkembangan saat ini, masyarakat mendapatkan hiburan film yang dapat dinikmati hanya dengan gadget atau bioskop yang sudah banyak di berbagai daerah sehingga mudah untuk film. </w:t>
      </w:r>
    </w:p>
    <w:p w14:paraId="1DD3F12A" w14:textId="718E0BDD"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buah serial drama film sebagai salah satu media untuk menyampaikan sebuah pesan terhadap orang lain dengan kelebihan media ini yaitu pesan dapat dilihat secara visual, eskpresi sebagai pendukung pesan yang baik untuk mendapatkan pemaknaan dari masyarakat</w:t>
      </w:r>
      <w:r w:rsidR="00EF40A9">
        <w:rPr>
          <w:rFonts w:ascii="Times New Roman" w:eastAsia="Times New Roman" w:hAnsi="Times New Roman" w:cs="Times New Roman"/>
          <w:sz w:val="24"/>
          <w:szCs w:val="24"/>
        </w:rPr>
        <w:t>.</w:t>
      </w:r>
      <w:r w:rsidR="00EF40A9">
        <w:rPr>
          <w:rStyle w:val="FootnoteReference"/>
          <w:rFonts w:ascii="Times New Roman" w:eastAsia="Times New Roman" w:hAnsi="Times New Roman" w:cs="Times New Roman"/>
          <w:sz w:val="24"/>
          <w:szCs w:val="24"/>
        </w:rPr>
        <w:footnoteReference w:id="4"/>
      </w:r>
      <w:r w:rsidRPr="00765A51">
        <w:rPr>
          <w:rFonts w:ascii="Times New Roman" w:eastAsia="Times New Roman" w:hAnsi="Times New Roman" w:cs="Times New Roman"/>
          <w:sz w:val="24"/>
          <w:szCs w:val="24"/>
        </w:rPr>
        <w:t xml:space="preserve"> Inilah serial drama film audiovisual memiliki peran penting dalam penyampain masyarakat yang efektif, mulai dari pesan edukasi dan sosial sepert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w:t>
      </w:r>
    </w:p>
    <w:p w14:paraId="66D792A0" w14:textId="716A08A8"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Analisis peri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menggunakan analisis semiotik model Roland Barthes dengan dengan melihat tanda audio visual dalam serial drama tersebut. Pemaparan latar belakang di atas, penulis meneliti Representas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dalam Serial Drama Korea Revenge Of Others 2022 (Analisis Semiotika Roland Barthes)</w:t>
      </w:r>
    </w:p>
    <w:p w14:paraId="7720F111" w14:textId="77777777" w:rsidR="00C616B7" w:rsidRPr="00765A51" w:rsidRDefault="00C616B7" w:rsidP="00C616B7">
      <w:pPr>
        <w:ind w:left="720"/>
        <w:jc w:val="both"/>
        <w:rPr>
          <w:rFonts w:ascii="Times New Roman" w:eastAsia="Times New Roman" w:hAnsi="Times New Roman" w:cs="Times New Roman"/>
          <w:sz w:val="24"/>
          <w:szCs w:val="24"/>
        </w:rPr>
      </w:pPr>
    </w:p>
    <w:p w14:paraId="45CD1D6D" w14:textId="77777777" w:rsidR="00C616B7" w:rsidRPr="00765A51" w:rsidRDefault="00C616B7" w:rsidP="00C616B7">
      <w:pPr>
        <w:pStyle w:val="Heading2"/>
      </w:pPr>
      <w:bookmarkStart w:id="7" w:name="_Toc136983366"/>
      <w:r w:rsidRPr="00765A51">
        <w:t>Fakta Realitas</w:t>
      </w:r>
      <w:bookmarkEnd w:id="7"/>
    </w:p>
    <w:p w14:paraId="68EEA900" w14:textId="77777777" w:rsidR="00C616B7" w:rsidRPr="00765A51" w:rsidRDefault="00C616B7" w:rsidP="00C616B7">
      <w:pPr>
        <w:ind w:left="426" w:firstLine="720"/>
        <w:jc w:val="both"/>
        <w:rPr>
          <w:rFonts w:ascii="Times New Roman" w:eastAsia="Times New Roman" w:hAnsi="Times New Roman" w:cs="Times New Roman"/>
          <w:sz w:val="24"/>
          <w:szCs w:val="24"/>
        </w:rPr>
      </w:pPr>
      <w:r>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sekarang dapat kita lihat banyak kasus perundungan yang muncul dan viral di media sosial yang rata-rata terjadi pada lingkungan yang </w:t>
      </w:r>
      <w:r w:rsidRPr="00765A51">
        <w:rPr>
          <w:rFonts w:ascii="Times New Roman" w:eastAsia="Times New Roman" w:hAnsi="Times New Roman" w:cs="Times New Roman"/>
          <w:sz w:val="24"/>
          <w:szCs w:val="24"/>
        </w:rPr>
        <w:t>seharusnya memberikan rasa aman dan melakukan pendidikan yaitu sekolah. Murid indonesia yang mengalami perundungan menurut  Organisation for Economic Co-operation and Development (OECD) 2019 yaitu sebanyak 41.1% murid.</w:t>
      </w:r>
    </w:p>
    <w:p w14:paraId="26D64D01" w14:textId="6AB9DF5B"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Menurut Mendibudristek ,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erjadi di lingkungan pendidikan dan menjadi masalah yang bersifat urgen bagi Indonesia, sesuai Asesmen Nasional 2021 didapatkan sebanyak 25% murid mengalam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w:t>
      </w:r>
    </w:p>
    <w:p w14:paraId="0654D757" w14:textId="58F9D023" w:rsidR="00C616B7" w:rsidRPr="00765A51" w:rsidRDefault="00C616B7" w:rsidP="00C616B7">
      <w:pPr>
        <w:ind w:left="426"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Belum lama ini pada Senin 15 Mei 2023, terjadi kasu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di lingkungan pendidikan. Kasus ini terjadi kepada anak kelas 2 Sekolah Dasar di Kec. Sukaraja, Kab. Sukabumi, Jawa Barat.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ilakukan yaitu secara fisik melakukan pengroyokan oleh kakak kelas yang mengakibatkan korban meninggal dunia pada 20 Mei 2023 setelah menjalani perawatan. Dapat dilihat dari kasus di atas,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menjadi masalah sosial yang harus mendapatkan perhatian lebih dari semua pihak agar masalah sosial ini berkurang dan tidak terjadi lagi dengan memanfaatkan media massa atau media lain. Serta hal penting lainnya yaitu korb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akut melaporkan apa yang dialami baik kepada orang tua, guru, dikarenakan ada pandangan bahwa ketika melakukan pelaporan, pelaku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akan melakukan tindakan yang jauh lebih parah kepada korban. Melihat penelitian </w:t>
      </w:r>
      <w:r w:rsidRPr="00765A51">
        <w:rPr>
          <w:rFonts w:ascii="Times New Roman" w:eastAsia="Times New Roman" w:hAnsi="Times New Roman" w:cs="Times New Roman"/>
          <w:sz w:val="24"/>
          <w:szCs w:val="24"/>
        </w:rPr>
        <w:lastRenderedPageBreak/>
        <w:t xml:space="preserve">Long-Term Profiles of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Victims and Aggressors: A Retrospective Study oleh Mario Valea Pozo, efek samping dari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terjadi pada korban memiliki efek samping secara jangka panjang dalam psikologisnya</w:t>
      </w:r>
      <w:r w:rsidR="00EF40A9">
        <w:rPr>
          <w:rFonts w:ascii="Times New Roman" w:eastAsia="Times New Roman" w:hAnsi="Times New Roman" w:cs="Times New Roman"/>
          <w:sz w:val="24"/>
          <w:szCs w:val="24"/>
        </w:rPr>
        <w:t>.</w:t>
      </w:r>
      <w:r w:rsidR="00EF40A9">
        <w:rPr>
          <w:rStyle w:val="FootnoteReference"/>
          <w:rFonts w:ascii="Times New Roman" w:eastAsia="Times New Roman" w:hAnsi="Times New Roman" w:cs="Times New Roman"/>
          <w:sz w:val="24"/>
          <w:szCs w:val="24"/>
        </w:rPr>
        <w:footnoteReference w:id="5"/>
      </w:r>
      <w:r w:rsidR="00EF40A9" w:rsidRPr="00765A51">
        <w:rPr>
          <w:rFonts w:ascii="Times New Roman" w:eastAsia="Times New Roman" w:hAnsi="Times New Roman" w:cs="Times New Roman"/>
          <w:sz w:val="24"/>
          <w:szCs w:val="24"/>
        </w:rPr>
        <w:t xml:space="preserve"> </w:t>
      </w:r>
    </w:p>
    <w:p w14:paraId="7FD5CC04" w14:textId="1D7A246C" w:rsidR="00C616B7" w:rsidRDefault="00C616B7" w:rsidP="00C616B7">
      <w:pPr>
        <w:ind w:left="426" w:firstLine="720"/>
        <w:jc w:val="both"/>
        <w:rPr>
          <w:rFonts w:ascii="Times New Roman" w:hAnsi="Times New Roman" w:cs="Times New Roman"/>
          <w:sz w:val="24"/>
          <w:szCs w:val="24"/>
        </w:rPr>
      </w:pP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yang dulu dilakukan secara langsung, sekarang dengan perkembangan teknologi lahirlah dunia maya internet, orang lebih mudah untuk melakukan </w:t>
      </w:r>
      <w:r>
        <w:rPr>
          <w:rFonts w:ascii="Times New Roman" w:eastAsia="Times New Roman" w:hAnsi="Times New Roman" w:cs="Times New Roman"/>
          <w:i/>
          <w:sz w:val="24"/>
          <w:szCs w:val="24"/>
        </w:rPr>
        <w:t>bullying</w:t>
      </w:r>
      <w:r w:rsidRPr="00765A51">
        <w:rPr>
          <w:rFonts w:ascii="Times New Roman" w:eastAsia="Times New Roman" w:hAnsi="Times New Roman" w:cs="Times New Roman"/>
          <w:sz w:val="24"/>
          <w:szCs w:val="24"/>
        </w:rPr>
        <w:t xml:space="preserve"> tanpa memperlihatkan identitas asli mereka. Ini berkaitan dengan konsekuensi adanya media sosial cyberspace yaitu judgement atau penilaian oleh orang lain yang berdampak </w:t>
      </w:r>
      <w:r w:rsidRPr="00765A51">
        <w:rPr>
          <w:rFonts w:ascii="Times New Roman" w:hAnsi="Times New Roman" w:cs="Times New Roman"/>
          <w:sz w:val="24"/>
          <w:szCs w:val="24"/>
        </w:rPr>
        <w:t xml:space="preserve">pada sulit sesorang orang untuk mengekspresikan diri di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 xml:space="preserve">, ketakutan mendapat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dapat menyakiti mental psikologis.</w:t>
      </w:r>
    </w:p>
    <w:p w14:paraId="6093F508" w14:textId="77777777" w:rsidR="00CD7AF1" w:rsidRPr="001B0D68" w:rsidRDefault="00CD7AF1" w:rsidP="00C616B7">
      <w:pPr>
        <w:ind w:left="426" w:firstLine="720"/>
        <w:jc w:val="both"/>
        <w:rPr>
          <w:rFonts w:ascii="Times New Roman" w:hAnsi="Times New Roman" w:cs="Times New Roman"/>
          <w:sz w:val="24"/>
          <w:szCs w:val="24"/>
        </w:rPr>
      </w:pPr>
    </w:p>
    <w:p w14:paraId="4800A41F" w14:textId="3FDA124D" w:rsidR="00C616B7" w:rsidRPr="001B0D68" w:rsidRDefault="001B0D68" w:rsidP="001B0D68">
      <w:pPr>
        <w:pStyle w:val="Caption"/>
        <w:jc w:val="center"/>
        <w:rPr>
          <w:rFonts w:ascii="Times New Roman" w:hAnsi="Times New Roman" w:cs="Times New Roman"/>
          <w:i w:val="0"/>
          <w:color w:val="auto"/>
          <w:sz w:val="24"/>
          <w:szCs w:val="24"/>
        </w:rPr>
      </w:pPr>
      <w:bookmarkStart w:id="8" w:name="_Toc137013511"/>
      <w:r w:rsidRPr="001B0D68">
        <w:rPr>
          <w:rFonts w:ascii="Times New Roman" w:hAnsi="Times New Roman" w:cs="Times New Roman"/>
          <w:i w:val="0"/>
          <w:color w:val="auto"/>
          <w:sz w:val="24"/>
          <w:szCs w:val="24"/>
        </w:rPr>
        <w:t xml:space="preserve">Tabel 1. </w:t>
      </w:r>
      <w:r w:rsidRPr="001B0D68">
        <w:rPr>
          <w:rFonts w:ascii="Times New Roman" w:hAnsi="Times New Roman" w:cs="Times New Roman"/>
          <w:i w:val="0"/>
          <w:color w:val="auto"/>
          <w:sz w:val="24"/>
          <w:szCs w:val="24"/>
        </w:rPr>
        <w:fldChar w:fldCharType="begin"/>
      </w:r>
      <w:r w:rsidRPr="001B0D68">
        <w:rPr>
          <w:rFonts w:ascii="Times New Roman" w:hAnsi="Times New Roman" w:cs="Times New Roman"/>
          <w:i w:val="0"/>
          <w:color w:val="auto"/>
          <w:sz w:val="24"/>
          <w:szCs w:val="24"/>
        </w:rPr>
        <w:instrText xml:space="preserve"> SEQ Tabel_1. \* ARABIC </w:instrText>
      </w:r>
      <w:r w:rsidRPr="001B0D68">
        <w:rPr>
          <w:rFonts w:ascii="Times New Roman" w:hAnsi="Times New Roman" w:cs="Times New Roman"/>
          <w:i w:val="0"/>
          <w:color w:val="auto"/>
          <w:sz w:val="24"/>
          <w:szCs w:val="24"/>
        </w:rPr>
        <w:fldChar w:fldCharType="separate"/>
      </w:r>
      <w:r w:rsidR="003D12E0">
        <w:rPr>
          <w:rFonts w:ascii="Times New Roman" w:hAnsi="Times New Roman" w:cs="Times New Roman"/>
          <w:i w:val="0"/>
          <w:noProof/>
          <w:color w:val="auto"/>
          <w:sz w:val="24"/>
          <w:szCs w:val="24"/>
        </w:rPr>
        <w:t>1</w:t>
      </w:r>
      <w:r w:rsidRPr="001B0D68">
        <w:rPr>
          <w:rFonts w:ascii="Times New Roman" w:hAnsi="Times New Roman" w:cs="Times New Roman"/>
          <w:i w:val="0"/>
          <w:color w:val="auto"/>
          <w:sz w:val="24"/>
          <w:szCs w:val="24"/>
        </w:rPr>
        <w:fldChar w:fldCharType="end"/>
      </w:r>
      <w:r w:rsidRPr="001B0D68">
        <w:rPr>
          <w:rFonts w:ascii="Times New Roman" w:hAnsi="Times New Roman" w:cs="Times New Roman"/>
          <w:i w:val="0"/>
          <w:color w:val="auto"/>
          <w:sz w:val="24"/>
          <w:szCs w:val="24"/>
        </w:rPr>
        <w:t xml:space="preserve">. </w:t>
      </w:r>
      <w:r w:rsidRPr="001B0D68">
        <w:rPr>
          <w:rFonts w:ascii="Times New Roman" w:hAnsi="Times New Roman" w:cs="Times New Roman"/>
          <w:i w:val="0"/>
          <w:color w:val="auto"/>
          <w:sz w:val="24"/>
          <w:szCs w:val="24"/>
        </w:rPr>
        <w:t>Cyberbullying Tahun 2023 - Georgi Todorov</w:t>
      </w:r>
      <w:bookmarkEnd w:id="8"/>
    </w:p>
    <w:tbl>
      <w:tblPr>
        <w:tblW w:w="7938" w:type="dxa"/>
        <w:tblInd w:w="-5" w:type="dxa"/>
        <w:tblLook w:val="04A0" w:firstRow="1" w:lastRow="0" w:firstColumn="1" w:lastColumn="0" w:noHBand="0" w:noVBand="1"/>
      </w:tblPr>
      <w:tblGrid>
        <w:gridCol w:w="570"/>
        <w:gridCol w:w="1698"/>
        <w:gridCol w:w="5670"/>
      </w:tblGrid>
      <w:tr w:rsidR="00C616B7" w:rsidRPr="00765A51" w14:paraId="6F46A8B6" w14:textId="77777777" w:rsidTr="00C616B7">
        <w:trPr>
          <w:trHeight w:val="315"/>
          <w:tblHeader/>
        </w:trPr>
        <w:tc>
          <w:tcPr>
            <w:tcW w:w="57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BA51E0A"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No.</w:t>
            </w:r>
          </w:p>
        </w:tc>
        <w:tc>
          <w:tcPr>
            <w:tcW w:w="1698" w:type="dxa"/>
            <w:tcBorders>
              <w:top w:val="single" w:sz="4" w:space="0" w:color="auto"/>
              <w:left w:val="nil"/>
              <w:bottom w:val="single" w:sz="4" w:space="0" w:color="auto"/>
              <w:right w:val="single" w:sz="4" w:space="0" w:color="auto"/>
            </w:tcBorders>
            <w:shd w:val="clear" w:color="auto" w:fill="auto"/>
            <w:noWrap/>
            <w:vAlign w:val="center"/>
            <w:hideMark/>
          </w:tcPr>
          <w:p w14:paraId="687E4B3C"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Persentase (%)</w:t>
            </w:r>
          </w:p>
        </w:tc>
        <w:tc>
          <w:tcPr>
            <w:tcW w:w="5670" w:type="dxa"/>
            <w:tcBorders>
              <w:top w:val="single" w:sz="4" w:space="0" w:color="auto"/>
              <w:left w:val="nil"/>
              <w:bottom w:val="single" w:sz="4" w:space="0" w:color="auto"/>
              <w:right w:val="single" w:sz="4" w:space="0" w:color="auto"/>
            </w:tcBorders>
            <w:shd w:val="clear" w:color="auto" w:fill="auto"/>
            <w:vAlign w:val="center"/>
            <w:hideMark/>
          </w:tcPr>
          <w:p w14:paraId="50192253"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Keterangan</w:t>
            </w:r>
          </w:p>
        </w:tc>
      </w:tr>
      <w:tr w:rsidR="00C616B7" w:rsidRPr="00765A51" w14:paraId="4396CD34"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4C330C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1</w:t>
            </w:r>
          </w:p>
        </w:tc>
        <w:tc>
          <w:tcPr>
            <w:tcW w:w="1698" w:type="dxa"/>
            <w:tcBorders>
              <w:top w:val="nil"/>
              <w:left w:val="nil"/>
              <w:bottom w:val="single" w:sz="4" w:space="0" w:color="auto"/>
              <w:right w:val="single" w:sz="4" w:space="0" w:color="auto"/>
            </w:tcBorders>
            <w:shd w:val="clear" w:color="auto" w:fill="auto"/>
            <w:noWrap/>
            <w:vAlign w:val="center"/>
            <w:hideMark/>
          </w:tcPr>
          <w:p w14:paraId="4F33E47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3</w:t>
            </w:r>
          </w:p>
        </w:tc>
        <w:tc>
          <w:tcPr>
            <w:tcW w:w="5670" w:type="dxa"/>
            <w:tcBorders>
              <w:top w:val="nil"/>
              <w:left w:val="nil"/>
              <w:bottom w:val="single" w:sz="4" w:space="0" w:color="auto"/>
              <w:right w:val="single" w:sz="4" w:space="0" w:color="auto"/>
            </w:tcBorders>
            <w:shd w:val="clear" w:color="auto" w:fill="auto"/>
            <w:vAlign w:val="center"/>
            <w:hideMark/>
          </w:tcPr>
          <w:p w14:paraId="14D17C36"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Siswa sekolah mengatakan bahwa mereka merasa telah diintimidasi seumur hidup mereka.</w:t>
            </w:r>
          </w:p>
        </w:tc>
      </w:tr>
      <w:tr w:rsidR="00C616B7" w:rsidRPr="00765A51" w14:paraId="43158496"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0B4B1677"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2</w:t>
            </w:r>
          </w:p>
        </w:tc>
        <w:tc>
          <w:tcPr>
            <w:tcW w:w="1698" w:type="dxa"/>
            <w:tcBorders>
              <w:top w:val="nil"/>
              <w:left w:val="nil"/>
              <w:bottom w:val="single" w:sz="4" w:space="0" w:color="auto"/>
              <w:right w:val="single" w:sz="4" w:space="0" w:color="auto"/>
            </w:tcBorders>
            <w:shd w:val="clear" w:color="auto" w:fill="auto"/>
            <w:noWrap/>
            <w:vAlign w:val="center"/>
            <w:hideMark/>
          </w:tcPr>
          <w:p w14:paraId="5AA98D26"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4</w:t>
            </w:r>
          </w:p>
        </w:tc>
        <w:tc>
          <w:tcPr>
            <w:tcW w:w="5670" w:type="dxa"/>
            <w:tcBorders>
              <w:top w:val="nil"/>
              <w:left w:val="nil"/>
              <w:bottom w:val="single" w:sz="4" w:space="0" w:color="auto"/>
              <w:right w:val="single" w:sz="4" w:space="0" w:color="auto"/>
            </w:tcBorders>
            <w:shd w:val="clear" w:color="auto" w:fill="auto"/>
            <w:vAlign w:val="center"/>
            <w:hideMark/>
          </w:tcPr>
          <w:p w14:paraId="3598D44E"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Mmengatakan mereka merasa telah diintimidasi dalam 30 hari terakhir.</w:t>
            </w:r>
          </w:p>
        </w:tc>
      </w:tr>
      <w:tr w:rsidR="00C616B7" w:rsidRPr="00765A51" w14:paraId="54D5CD34" w14:textId="77777777" w:rsidTr="00C616B7">
        <w:trPr>
          <w:trHeight w:val="94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B8C3693"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w:t>
            </w:r>
          </w:p>
        </w:tc>
        <w:tc>
          <w:tcPr>
            <w:tcW w:w="1698" w:type="dxa"/>
            <w:tcBorders>
              <w:top w:val="nil"/>
              <w:left w:val="nil"/>
              <w:bottom w:val="single" w:sz="4" w:space="0" w:color="auto"/>
              <w:right w:val="single" w:sz="4" w:space="0" w:color="auto"/>
            </w:tcBorders>
            <w:shd w:val="clear" w:color="auto" w:fill="auto"/>
            <w:noWrap/>
            <w:vAlign w:val="center"/>
            <w:hideMark/>
          </w:tcPr>
          <w:p w14:paraId="3D16753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36.5</w:t>
            </w:r>
          </w:p>
        </w:tc>
        <w:tc>
          <w:tcPr>
            <w:tcW w:w="5670" w:type="dxa"/>
            <w:tcBorders>
              <w:top w:val="nil"/>
              <w:left w:val="nil"/>
              <w:bottom w:val="single" w:sz="4" w:space="0" w:color="auto"/>
              <w:right w:val="single" w:sz="4" w:space="0" w:color="auto"/>
            </w:tcBorders>
            <w:shd w:val="clear" w:color="auto" w:fill="auto"/>
            <w:vAlign w:val="center"/>
            <w:hideMark/>
          </w:tcPr>
          <w:p w14:paraId="219B1087" w14:textId="71D3F7FC"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Orang merasa pernah mengalami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seumur hidup mereka. Dari jumlah tersebut, 17,4% melaporkan telah terjadi dalam 30 hari terakhir.</w:t>
            </w:r>
          </w:p>
        </w:tc>
      </w:tr>
      <w:tr w:rsidR="00C616B7" w:rsidRPr="00765A51" w14:paraId="00C1409B"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92E2CA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4</w:t>
            </w:r>
          </w:p>
        </w:tc>
        <w:tc>
          <w:tcPr>
            <w:tcW w:w="1698" w:type="dxa"/>
            <w:tcBorders>
              <w:top w:val="nil"/>
              <w:left w:val="nil"/>
              <w:bottom w:val="single" w:sz="4" w:space="0" w:color="auto"/>
              <w:right w:val="single" w:sz="4" w:space="0" w:color="auto"/>
            </w:tcBorders>
            <w:shd w:val="clear" w:color="auto" w:fill="auto"/>
            <w:noWrap/>
            <w:vAlign w:val="center"/>
            <w:hideMark/>
          </w:tcPr>
          <w:p w14:paraId="6B7366DE"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0</w:t>
            </w:r>
          </w:p>
        </w:tc>
        <w:tc>
          <w:tcPr>
            <w:tcW w:w="5670" w:type="dxa"/>
            <w:tcBorders>
              <w:top w:val="nil"/>
              <w:left w:val="nil"/>
              <w:bottom w:val="single" w:sz="4" w:space="0" w:color="auto"/>
              <w:right w:val="single" w:sz="4" w:space="0" w:color="auto"/>
            </w:tcBorders>
            <w:shd w:val="clear" w:color="auto" w:fill="auto"/>
            <w:vAlign w:val="center"/>
            <w:hideMark/>
          </w:tcPr>
          <w:p w14:paraId="453E43F1" w14:textId="6BDD6A9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ngatakan mereka pernah mengalami beberapa bentuk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w:t>
            </w:r>
          </w:p>
        </w:tc>
      </w:tr>
      <w:tr w:rsidR="00C616B7" w:rsidRPr="00765A51" w14:paraId="214DFA8E"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10D83BCD"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5</w:t>
            </w:r>
          </w:p>
        </w:tc>
        <w:tc>
          <w:tcPr>
            <w:tcW w:w="1698" w:type="dxa"/>
            <w:tcBorders>
              <w:top w:val="nil"/>
              <w:left w:val="nil"/>
              <w:bottom w:val="single" w:sz="4" w:space="0" w:color="auto"/>
              <w:right w:val="single" w:sz="4" w:space="0" w:color="auto"/>
            </w:tcBorders>
            <w:shd w:val="clear" w:color="auto" w:fill="auto"/>
            <w:noWrap/>
            <w:vAlign w:val="center"/>
            <w:hideMark/>
          </w:tcPr>
          <w:p w14:paraId="527AD182"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0</w:t>
            </w:r>
          </w:p>
        </w:tc>
        <w:tc>
          <w:tcPr>
            <w:tcW w:w="5670" w:type="dxa"/>
            <w:tcBorders>
              <w:top w:val="nil"/>
              <w:left w:val="nil"/>
              <w:bottom w:val="single" w:sz="4" w:space="0" w:color="auto"/>
              <w:right w:val="single" w:sz="4" w:space="0" w:color="auto"/>
            </w:tcBorders>
            <w:shd w:val="clear" w:color="auto" w:fill="auto"/>
            <w:vAlign w:val="center"/>
            <w:hideMark/>
          </w:tcPr>
          <w:p w14:paraId="4CC449BF"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melaporkan bahwa seseorang telah menyebarkan rumor tentang mereka secara online.</w:t>
            </w:r>
          </w:p>
        </w:tc>
      </w:tr>
      <w:tr w:rsidR="00C616B7" w:rsidRPr="00765A51" w14:paraId="41C0F8F8" w14:textId="77777777" w:rsidTr="00C616B7">
        <w:trPr>
          <w:trHeight w:val="315"/>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4791EF14"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6</w:t>
            </w:r>
          </w:p>
        </w:tc>
        <w:tc>
          <w:tcPr>
            <w:tcW w:w="1698" w:type="dxa"/>
            <w:tcBorders>
              <w:top w:val="nil"/>
              <w:left w:val="nil"/>
              <w:bottom w:val="single" w:sz="4" w:space="0" w:color="auto"/>
              <w:right w:val="single" w:sz="4" w:space="0" w:color="auto"/>
            </w:tcBorders>
            <w:shd w:val="clear" w:color="auto" w:fill="auto"/>
            <w:noWrap/>
            <w:vAlign w:val="center"/>
            <w:hideMark/>
          </w:tcPr>
          <w:p w14:paraId="448DB5C5"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87</w:t>
            </w:r>
          </w:p>
        </w:tc>
        <w:tc>
          <w:tcPr>
            <w:tcW w:w="5670" w:type="dxa"/>
            <w:tcBorders>
              <w:top w:val="nil"/>
              <w:left w:val="nil"/>
              <w:bottom w:val="single" w:sz="4" w:space="0" w:color="auto"/>
              <w:right w:val="single" w:sz="4" w:space="0" w:color="auto"/>
            </w:tcBorders>
            <w:shd w:val="clear" w:color="auto" w:fill="auto"/>
            <w:vAlign w:val="center"/>
            <w:hideMark/>
          </w:tcPr>
          <w:p w14:paraId="0B8328CD" w14:textId="284F205D"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Anak muda telah menyaksikan kejadian cyber</w:t>
            </w:r>
            <w:r>
              <w:rPr>
                <w:rFonts w:ascii="Times New Roman" w:eastAsia="Times New Roman" w:hAnsi="Times New Roman" w:cs="Times New Roman"/>
                <w:i/>
                <w:color w:val="000000"/>
                <w:sz w:val="24"/>
                <w:szCs w:val="24"/>
              </w:rPr>
              <w:t>bullying</w:t>
            </w:r>
            <w:r w:rsidRPr="00765A51">
              <w:rPr>
                <w:rFonts w:ascii="Times New Roman" w:eastAsia="Times New Roman" w:hAnsi="Times New Roman" w:cs="Times New Roman"/>
                <w:color w:val="000000"/>
                <w:sz w:val="24"/>
                <w:szCs w:val="24"/>
              </w:rPr>
              <w:t xml:space="preserve"> online.</w:t>
            </w:r>
          </w:p>
        </w:tc>
      </w:tr>
      <w:tr w:rsidR="00C616B7" w:rsidRPr="00765A51" w14:paraId="6CFA9ACE" w14:textId="77777777" w:rsidTr="00C616B7">
        <w:trPr>
          <w:trHeight w:val="630"/>
        </w:trPr>
        <w:tc>
          <w:tcPr>
            <w:tcW w:w="570" w:type="dxa"/>
            <w:tcBorders>
              <w:top w:val="nil"/>
              <w:left w:val="single" w:sz="4" w:space="0" w:color="auto"/>
              <w:bottom w:val="single" w:sz="4" w:space="0" w:color="auto"/>
              <w:right w:val="single" w:sz="4" w:space="0" w:color="auto"/>
            </w:tcBorders>
            <w:shd w:val="clear" w:color="auto" w:fill="auto"/>
            <w:noWrap/>
            <w:vAlign w:val="center"/>
            <w:hideMark/>
          </w:tcPr>
          <w:p w14:paraId="231C1A49"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7</w:t>
            </w:r>
          </w:p>
        </w:tc>
        <w:tc>
          <w:tcPr>
            <w:tcW w:w="1698" w:type="dxa"/>
            <w:tcBorders>
              <w:top w:val="nil"/>
              <w:left w:val="nil"/>
              <w:bottom w:val="single" w:sz="4" w:space="0" w:color="auto"/>
              <w:right w:val="single" w:sz="4" w:space="0" w:color="auto"/>
            </w:tcBorders>
            <w:shd w:val="clear" w:color="auto" w:fill="auto"/>
            <w:noWrap/>
            <w:vAlign w:val="center"/>
            <w:hideMark/>
          </w:tcPr>
          <w:p w14:paraId="08293458" w14:textId="77777777" w:rsidR="00C616B7" w:rsidRPr="00765A51" w:rsidRDefault="00C616B7" w:rsidP="00C616B7">
            <w:pPr>
              <w:spacing w:line="240" w:lineRule="auto"/>
              <w:jc w:val="center"/>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95</w:t>
            </w:r>
          </w:p>
        </w:tc>
        <w:tc>
          <w:tcPr>
            <w:tcW w:w="5670" w:type="dxa"/>
            <w:tcBorders>
              <w:top w:val="nil"/>
              <w:left w:val="nil"/>
              <w:bottom w:val="single" w:sz="4" w:space="0" w:color="auto"/>
              <w:right w:val="single" w:sz="4" w:space="0" w:color="auto"/>
            </w:tcBorders>
            <w:shd w:val="clear" w:color="auto" w:fill="auto"/>
            <w:vAlign w:val="center"/>
            <w:hideMark/>
          </w:tcPr>
          <w:p w14:paraId="2FC9D4EF" w14:textId="77777777" w:rsidR="00C616B7" w:rsidRPr="00765A51" w:rsidRDefault="00C616B7" w:rsidP="00C616B7">
            <w:pPr>
              <w:spacing w:line="240" w:lineRule="auto"/>
              <w:rPr>
                <w:rFonts w:ascii="Times New Roman" w:eastAsia="Times New Roman" w:hAnsi="Times New Roman" w:cs="Times New Roman"/>
                <w:color w:val="000000"/>
                <w:sz w:val="24"/>
                <w:szCs w:val="24"/>
              </w:rPr>
            </w:pPr>
            <w:r w:rsidRPr="00765A51">
              <w:rPr>
                <w:rFonts w:ascii="Times New Roman" w:eastAsia="Times New Roman" w:hAnsi="Times New Roman" w:cs="Times New Roman"/>
                <w:color w:val="000000"/>
                <w:sz w:val="24"/>
                <w:szCs w:val="24"/>
              </w:rPr>
              <w:t>Remaja aktif menggunakan internet, dan 85% rutin menggunakan media sosial.</w:t>
            </w:r>
          </w:p>
        </w:tc>
      </w:tr>
    </w:tbl>
    <w:p w14:paraId="758D9566" w14:textId="3D9D3724" w:rsidR="00C616B7" w:rsidRPr="00765A51" w:rsidRDefault="00C616B7" w:rsidP="00C616B7">
      <w:pPr>
        <w:jc w:val="both"/>
        <w:rPr>
          <w:rFonts w:ascii="Times New Roman" w:eastAsia="Times New Roman" w:hAnsi="Times New Roman" w:cs="Times New Roman"/>
          <w:sz w:val="24"/>
          <w:szCs w:val="24"/>
        </w:rPr>
      </w:pPr>
    </w:p>
    <w:p w14:paraId="53A94F0F" w14:textId="77777777" w:rsidR="00C616B7" w:rsidRPr="00765A51" w:rsidRDefault="00C616B7" w:rsidP="00C616B7">
      <w:pPr>
        <w:pStyle w:val="Heading2"/>
      </w:pPr>
      <w:bookmarkStart w:id="9" w:name="_7k27wcoldnqb" w:colFirst="0" w:colLast="0"/>
      <w:bookmarkStart w:id="10" w:name="_Toc136983367"/>
      <w:bookmarkEnd w:id="9"/>
      <w:r w:rsidRPr="00765A51">
        <w:t>Rumusan Masalah</w:t>
      </w:r>
      <w:bookmarkEnd w:id="10"/>
    </w:p>
    <w:p w14:paraId="214AC699"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Berdasarkan latar belakang diatas dengan batas masalah, maka masalah yang diangkat dalam penelitian ini sebagai berikut:</w:t>
      </w:r>
    </w:p>
    <w:p w14:paraId="4CB18E62" w14:textId="7E994CD9" w:rsidR="00C616B7" w:rsidRPr="00765A51" w:rsidRDefault="00C616B7" w:rsidP="00AF4302">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representasi terhadap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14:paraId="52B02549" w14:textId="5A262275" w:rsidR="00C616B7" w:rsidRPr="00765A51" w:rsidRDefault="00C616B7" w:rsidP="00C616B7">
      <w:pPr>
        <w:pStyle w:val="ListParagraph"/>
        <w:numPr>
          <w:ilvl w:val="0"/>
          <w:numId w:val="5"/>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Bagaimana makna konotasi dan denotasi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4A9339A3" w14:textId="77777777" w:rsidR="00C616B7" w:rsidRPr="00765A51" w:rsidRDefault="00C616B7" w:rsidP="00C616B7">
      <w:pPr>
        <w:rPr>
          <w:rFonts w:ascii="Times New Roman" w:hAnsi="Times New Roman" w:cs="Times New Roman"/>
          <w:sz w:val="24"/>
          <w:szCs w:val="24"/>
        </w:rPr>
      </w:pPr>
    </w:p>
    <w:p w14:paraId="0D16ED12" w14:textId="77777777" w:rsidR="00C616B7" w:rsidRPr="00765A51" w:rsidRDefault="00C616B7" w:rsidP="00C616B7">
      <w:pPr>
        <w:pStyle w:val="Heading2"/>
      </w:pPr>
      <w:bookmarkStart w:id="11" w:name="_qgtyuzs2we0p" w:colFirst="0" w:colLast="0"/>
      <w:bookmarkStart w:id="12" w:name="_Toc136983368"/>
      <w:bookmarkEnd w:id="11"/>
      <w:r w:rsidRPr="00765A51">
        <w:lastRenderedPageBreak/>
        <w:t>Tujuan Penelitian</w:t>
      </w:r>
      <w:bookmarkEnd w:id="12"/>
    </w:p>
    <w:p w14:paraId="439190A0"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Sesuai dengan rumusan masalah diatas, maka tujuan dalam penelitian ini sebagai berikut:</w:t>
      </w:r>
    </w:p>
    <w:p w14:paraId="42660FBC" w14:textId="0404C5A3" w:rsidR="00C616B7" w:rsidRPr="00765A51" w:rsidRDefault="00C616B7" w:rsidP="00AF4302">
      <w:pPr>
        <w:pStyle w:val="ListParagraph"/>
        <w:numPr>
          <w:ilvl w:val="0"/>
          <w:numId w:val="1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getahui representasi terhadap perilak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serial drama korea Revenge Of Others 2022 dengan Analisis Semiotika Roland Barthes</w:t>
      </w:r>
    </w:p>
    <w:p w14:paraId="60766F52" w14:textId="461EBD9B" w:rsidR="00C616B7" w:rsidRPr="00765A51" w:rsidRDefault="00C616B7" w:rsidP="00C616B7">
      <w:pPr>
        <w:pStyle w:val="ListParagraph"/>
        <w:numPr>
          <w:ilvl w:val="0"/>
          <w:numId w:val="14"/>
        </w:numPr>
        <w:ind w:left="851"/>
        <w:jc w:val="both"/>
        <w:rPr>
          <w:rFonts w:ascii="Times New Roman" w:hAnsi="Times New Roman" w:cs="Times New Roman"/>
          <w:sz w:val="24"/>
          <w:szCs w:val="24"/>
        </w:rPr>
      </w:pPr>
      <w:r w:rsidRPr="00765A51">
        <w:rPr>
          <w:rFonts w:ascii="Times New Roman" w:hAnsi="Times New Roman" w:cs="Times New Roman"/>
          <w:sz w:val="24"/>
          <w:szCs w:val="24"/>
        </w:rPr>
        <w:t xml:space="preserve">Menegtahui makna konotasi dan denotasi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sudut pandang pelaku dan korban pada drama korea Revenge Of Others 2022</w:t>
      </w:r>
    </w:p>
    <w:p w14:paraId="3A997654" w14:textId="77777777" w:rsidR="00C616B7" w:rsidRPr="00765A51" w:rsidRDefault="00C616B7" w:rsidP="00C616B7">
      <w:pPr>
        <w:pStyle w:val="ListParagraph"/>
        <w:ind w:left="426"/>
        <w:jc w:val="both"/>
        <w:rPr>
          <w:rFonts w:ascii="Times New Roman" w:hAnsi="Times New Roman" w:cs="Times New Roman"/>
          <w:sz w:val="24"/>
          <w:szCs w:val="24"/>
        </w:rPr>
      </w:pPr>
    </w:p>
    <w:p w14:paraId="2C5D50AE" w14:textId="77777777" w:rsidR="00C616B7" w:rsidRPr="00765A51" w:rsidRDefault="00C616B7" w:rsidP="00C616B7">
      <w:pPr>
        <w:pStyle w:val="Heading2"/>
      </w:pPr>
      <w:bookmarkStart w:id="13" w:name="_Toc136983369"/>
      <w:r w:rsidRPr="00765A51">
        <w:t>Manfaat Penelitian</w:t>
      </w:r>
      <w:bookmarkEnd w:id="13"/>
    </w:p>
    <w:p w14:paraId="12ECE6B9" w14:textId="77777777" w:rsidR="00C616B7" w:rsidRPr="00765A51" w:rsidRDefault="00C616B7" w:rsidP="00C616B7">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Teoritis</w:t>
      </w:r>
    </w:p>
    <w:p w14:paraId="255C13F0" w14:textId="245CB069" w:rsidR="00C616B7" w:rsidRPr="00765A51" w:rsidRDefault="00C616B7" w:rsidP="00C616B7">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Penelitian diharapkan dapat menjadi pemahaman mengenai penelitian dengan kajian anailisi semiotika dalam ilmu komunikasi tentang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drama korea serta menjadi memperkaya referensi semiotika dengan model Roland Barthes.</w:t>
      </w:r>
    </w:p>
    <w:p w14:paraId="587591A9" w14:textId="77777777" w:rsidR="00C616B7" w:rsidRPr="00765A51" w:rsidRDefault="00C616B7" w:rsidP="00C616B7">
      <w:pPr>
        <w:pStyle w:val="ListParagraph"/>
        <w:ind w:left="709" w:firstLine="720"/>
        <w:jc w:val="both"/>
        <w:rPr>
          <w:rFonts w:ascii="Times New Roman" w:hAnsi="Times New Roman" w:cs="Times New Roman"/>
          <w:sz w:val="24"/>
          <w:szCs w:val="24"/>
        </w:rPr>
      </w:pPr>
    </w:p>
    <w:p w14:paraId="3161F86E" w14:textId="77777777" w:rsidR="00C616B7" w:rsidRPr="00765A51" w:rsidRDefault="00C616B7" w:rsidP="00C616B7">
      <w:pPr>
        <w:pStyle w:val="ListParagraph"/>
        <w:numPr>
          <w:ilvl w:val="0"/>
          <w:numId w:val="7"/>
        </w:numPr>
        <w:ind w:left="709"/>
        <w:rPr>
          <w:rFonts w:ascii="Times New Roman" w:hAnsi="Times New Roman" w:cs="Times New Roman"/>
          <w:sz w:val="24"/>
          <w:szCs w:val="24"/>
        </w:rPr>
      </w:pPr>
      <w:r w:rsidRPr="00765A51">
        <w:rPr>
          <w:rFonts w:ascii="Times New Roman" w:hAnsi="Times New Roman" w:cs="Times New Roman"/>
          <w:sz w:val="24"/>
          <w:szCs w:val="24"/>
        </w:rPr>
        <w:t>Praktis</w:t>
      </w:r>
    </w:p>
    <w:p w14:paraId="16846D5A" w14:textId="77777777" w:rsidR="00C616B7" w:rsidRPr="00765A51" w:rsidRDefault="00C616B7" w:rsidP="00C616B7">
      <w:pPr>
        <w:pStyle w:val="ListParagraph"/>
        <w:ind w:left="709" w:firstLine="720"/>
        <w:jc w:val="both"/>
        <w:rPr>
          <w:rFonts w:ascii="Times New Roman" w:hAnsi="Times New Roman" w:cs="Times New Roman"/>
          <w:sz w:val="24"/>
          <w:szCs w:val="24"/>
        </w:rPr>
      </w:pPr>
      <w:r w:rsidRPr="00765A51">
        <w:rPr>
          <w:rFonts w:ascii="Times New Roman" w:hAnsi="Times New Roman" w:cs="Times New Roman"/>
          <w:sz w:val="24"/>
          <w:szCs w:val="24"/>
        </w:rPr>
        <w:t>Penelitian ini diharapkan dapat menjadi sebuah kontribusi dalam perkembangan penelitian analisi semiotika bidang keilmuan komunikasi serta dapat menjadi sumber pengetahuan bagi masyarakat secara luas dalam hal ilmu komunikasi semiotik.</w:t>
      </w:r>
    </w:p>
    <w:p w14:paraId="7163E3EB" w14:textId="77777777" w:rsidR="00C616B7" w:rsidRPr="00765A51" w:rsidRDefault="00C616B7" w:rsidP="00C616B7">
      <w:pPr>
        <w:jc w:val="both"/>
        <w:rPr>
          <w:rFonts w:ascii="Times New Roman" w:hAnsi="Times New Roman" w:cs="Times New Roman"/>
          <w:sz w:val="24"/>
          <w:szCs w:val="24"/>
        </w:rPr>
      </w:pPr>
    </w:p>
    <w:p w14:paraId="202BA07D" w14:textId="77777777" w:rsidR="00C616B7" w:rsidRDefault="00C616B7" w:rsidP="00C616B7">
      <w:pPr>
        <w:pStyle w:val="Heading2"/>
      </w:pPr>
      <w:bookmarkStart w:id="14" w:name="_hkinpkekona8" w:colFirst="0" w:colLast="0"/>
      <w:bookmarkStart w:id="15" w:name="_Toc136983370"/>
      <w:bookmarkEnd w:id="14"/>
      <w:r>
        <w:t>Definisi Konsep</w:t>
      </w:r>
      <w:bookmarkEnd w:id="15"/>
    </w:p>
    <w:p w14:paraId="44B8A776" w14:textId="77777777" w:rsidR="00C616B7" w:rsidRDefault="00C616B7" w:rsidP="00AF4302">
      <w:pPr>
        <w:pStyle w:val="Heading3"/>
        <w:rPr>
          <w:i/>
        </w:rPr>
      </w:pPr>
      <w:bookmarkStart w:id="16" w:name="_Toc136983371"/>
      <w:r>
        <w:t xml:space="preserve">Representasi </w:t>
      </w:r>
      <w:r>
        <w:rPr>
          <w:i/>
        </w:rPr>
        <w:t>Bullying</w:t>
      </w:r>
      <w:bookmarkEnd w:id="16"/>
    </w:p>
    <w:p w14:paraId="10751BED" w14:textId="567C8646" w:rsidR="00C616B7" w:rsidRDefault="00C616B7" w:rsidP="00C616B7">
      <w:pPr>
        <w:pStyle w:val="ListParagraph"/>
        <w:ind w:left="709" w:firstLine="720"/>
        <w:jc w:val="both"/>
        <w:rPr>
          <w:rFonts w:ascii="Times New Roman" w:hAnsi="Times New Roman" w:cs="Times New Roman"/>
          <w:sz w:val="24"/>
          <w:szCs w:val="24"/>
        </w:rPr>
      </w:pPr>
      <w:r w:rsidRPr="00F65665">
        <w:rPr>
          <w:rFonts w:ascii="Times New Roman" w:hAnsi="Times New Roman" w:cs="Times New Roman"/>
          <w:sz w:val="24"/>
          <w:szCs w:val="24"/>
        </w:rPr>
        <w:t>Kata "representasi" berasal dari kata bahasa Inggris "representation", yang berarti "gambar" atau "penggambaran". Secara mendasar, penggambaran dapat diartikan sebagai gambaran tentang sesuatu yang terkandung dalam kehidupan yang digambarkan melalui suatu medium. Chris Barker mengatakan bahwa representasi adalah konstruksi sosial yang mengharuskan kita untuk menyelidiki bagaimana makna dihasilkan dalam berbagai konteks dan bagaimana makna tekstual terbentuk</w:t>
      </w:r>
      <w:r w:rsidR="00EF40A9">
        <w:rPr>
          <w:rFonts w:ascii="Times New Roman" w:hAnsi="Times New Roman" w:cs="Times New Roman"/>
          <w:sz w:val="24"/>
          <w:szCs w:val="24"/>
        </w:rPr>
        <w:t>.</w:t>
      </w:r>
      <w:r w:rsidR="00EF40A9">
        <w:rPr>
          <w:rStyle w:val="FootnoteReference"/>
          <w:rFonts w:ascii="Times New Roman" w:hAnsi="Times New Roman" w:cs="Times New Roman"/>
          <w:sz w:val="24"/>
          <w:szCs w:val="24"/>
        </w:rPr>
        <w:footnoteReference w:id="6"/>
      </w:r>
      <w:r w:rsidRPr="00F65665">
        <w:rPr>
          <w:rFonts w:ascii="Times New Roman" w:hAnsi="Times New Roman" w:cs="Times New Roman"/>
          <w:sz w:val="24"/>
          <w:szCs w:val="24"/>
        </w:rPr>
        <w:t xml:space="preserve"> Konsep yang digunakan dalam proses sosial pemaknaan melalui berbagai sistem penandaan seperti dialog, tulisan, video, film, fotografi, dan sejenisnya disebut sebagai representasi.</w:t>
      </w:r>
    </w:p>
    <w:p w14:paraId="2BC2FDA6" w14:textId="77777777" w:rsidR="00C616B7" w:rsidRPr="00241AAB" w:rsidRDefault="00C616B7"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jiwa</w:t>
      </w:r>
      <w:r w:rsidRPr="00CE36F0">
        <w:rPr>
          <w:rFonts w:ascii="Times New Roman" w:hAnsi="Times New Roman" w:cs="Times New Roman"/>
          <w:sz w:val="24"/>
          <w:szCs w:val="24"/>
        </w:rPr>
        <w:t xml:space="preserve"> menjelaskan bahwa </w:t>
      </w:r>
      <w:r>
        <w:rPr>
          <w:rFonts w:ascii="Times New Roman" w:hAnsi="Times New Roman" w:cs="Times New Roman"/>
          <w:i/>
          <w:sz w:val="24"/>
          <w:szCs w:val="24"/>
        </w:rPr>
        <w:t>bullying</w:t>
      </w:r>
      <w:r w:rsidRPr="00CE36F0">
        <w:rPr>
          <w:rFonts w:ascii="Times New Roman" w:hAnsi="Times New Roman" w:cs="Times New Roman"/>
          <w:sz w:val="24"/>
          <w:szCs w:val="24"/>
        </w:rPr>
        <w:t xml:space="preserve"> adalah bentuk penyalahgunaan kekuasaan oleh seseorang atau sekelompok orang. Dampak dari </w:t>
      </w:r>
      <w:r>
        <w:rPr>
          <w:rFonts w:ascii="Times New Roman" w:hAnsi="Times New Roman" w:cs="Times New Roman"/>
          <w:i/>
          <w:sz w:val="24"/>
          <w:szCs w:val="24"/>
        </w:rPr>
        <w:t>bullying</w:t>
      </w:r>
      <w:r w:rsidRPr="00CE36F0">
        <w:rPr>
          <w:rFonts w:ascii="Times New Roman" w:hAnsi="Times New Roman" w:cs="Times New Roman"/>
          <w:sz w:val="24"/>
          <w:szCs w:val="24"/>
        </w:rPr>
        <w:t xml:space="preserve"> sangat berpengaruh bagi kehidupan sosial anak, terutama bagi korban </w:t>
      </w:r>
      <w:r>
        <w:rPr>
          <w:rFonts w:ascii="Times New Roman" w:hAnsi="Times New Roman" w:cs="Times New Roman"/>
          <w:i/>
          <w:sz w:val="24"/>
          <w:szCs w:val="24"/>
        </w:rPr>
        <w:t>bullying</w:t>
      </w:r>
      <w:r w:rsidRPr="00CE36F0">
        <w:rPr>
          <w:rFonts w:ascii="Times New Roman" w:hAnsi="Times New Roman" w:cs="Times New Roman"/>
          <w:sz w:val="24"/>
          <w:szCs w:val="24"/>
        </w:rPr>
        <w:t xml:space="preserve">. Selain dapat menghambat proses perkembangan anak, </w:t>
      </w:r>
      <w:r>
        <w:rPr>
          <w:rFonts w:ascii="Times New Roman" w:hAnsi="Times New Roman" w:cs="Times New Roman"/>
          <w:i/>
          <w:sz w:val="24"/>
          <w:szCs w:val="24"/>
        </w:rPr>
        <w:t>bullying</w:t>
      </w:r>
      <w:r w:rsidRPr="00CE36F0">
        <w:rPr>
          <w:rFonts w:ascii="Times New Roman" w:hAnsi="Times New Roman" w:cs="Times New Roman"/>
          <w:sz w:val="24"/>
          <w:szCs w:val="24"/>
        </w:rPr>
        <w:t xml:space="preserve"> </w:t>
      </w:r>
      <w:r w:rsidRPr="00CE36F0">
        <w:rPr>
          <w:rFonts w:ascii="Times New Roman" w:hAnsi="Times New Roman" w:cs="Times New Roman"/>
          <w:sz w:val="24"/>
          <w:szCs w:val="24"/>
        </w:rPr>
        <w:lastRenderedPageBreak/>
        <w:t>juga dapat menyebabkan korban sulit berinteraksi dengan teman sebaya</w:t>
      </w:r>
      <w:r w:rsidR="00EF40A9">
        <w:rPr>
          <w:rFonts w:ascii="Times New Roman" w:hAnsi="Times New Roman" w:cs="Times New Roman"/>
          <w:sz w:val="24"/>
          <w:szCs w:val="24"/>
        </w:rPr>
        <w:t>.</w:t>
      </w:r>
      <w:r w:rsidR="00EF40A9">
        <w:rPr>
          <w:rStyle w:val="FootnoteReference"/>
          <w:rFonts w:ascii="Times New Roman" w:hAnsi="Times New Roman" w:cs="Times New Roman"/>
          <w:sz w:val="24"/>
          <w:szCs w:val="24"/>
        </w:rPr>
        <w:footnoteReference w:id="7"/>
      </w:r>
      <w:r w:rsidR="00EF40A9">
        <w:rPr>
          <w:rFonts w:ascii="Times New Roman" w:hAnsi="Times New Roman" w:cs="Times New Roman"/>
          <w:sz w:val="24"/>
          <w:szCs w:val="24"/>
        </w:rPr>
        <w:t xml:space="preserve"> </w:t>
      </w:r>
      <w:r>
        <w:rPr>
          <w:rFonts w:ascii="Times New Roman" w:hAnsi="Times New Roman" w:cs="Times New Roman"/>
          <w:sz w:val="24"/>
          <w:szCs w:val="24"/>
        </w:rPr>
        <w:t xml:space="preserve">Sesuai dengan penjelasan diatas, representasi </w:t>
      </w:r>
      <w:r>
        <w:rPr>
          <w:rFonts w:ascii="Times New Roman" w:hAnsi="Times New Roman" w:cs="Times New Roman"/>
          <w:i/>
          <w:sz w:val="24"/>
          <w:szCs w:val="24"/>
        </w:rPr>
        <w:t>bullying</w:t>
      </w:r>
      <w:r>
        <w:rPr>
          <w:rFonts w:ascii="Times New Roman" w:hAnsi="Times New Roman" w:cs="Times New Roman"/>
          <w:sz w:val="24"/>
          <w:szCs w:val="24"/>
        </w:rPr>
        <w:t xml:space="preserve"> dapat dimaknai sebagai penggambaran realita </w:t>
      </w:r>
      <w:r>
        <w:rPr>
          <w:rFonts w:ascii="Times New Roman" w:hAnsi="Times New Roman" w:cs="Times New Roman"/>
          <w:i/>
          <w:sz w:val="24"/>
          <w:szCs w:val="24"/>
        </w:rPr>
        <w:t>bullying</w:t>
      </w:r>
      <w:r>
        <w:rPr>
          <w:rFonts w:ascii="Times New Roman" w:hAnsi="Times New Roman" w:cs="Times New Roman"/>
          <w:sz w:val="24"/>
          <w:szCs w:val="24"/>
        </w:rPr>
        <w:t xml:space="preserve"> yang marak terjadi melalui berbagai media (foto, video, film).</w:t>
      </w:r>
    </w:p>
    <w:p w14:paraId="72898877" w14:textId="77777777" w:rsidR="00C616B7" w:rsidRPr="0034190B" w:rsidRDefault="00C616B7" w:rsidP="00AF4302"/>
    <w:p w14:paraId="21454228" w14:textId="77777777" w:rsidR="00C616B7" w:rsidRDefault="00C616B7" w:rsidP="00AF4302">
      <w:pPr>
        <w:pStyle w:val="Heading3"/>
      </w:pPr>
      <w:bookmarkStart w:id="17" w:name="_Toc136983372"/>
      <w:r>
        <w:t>Serial Drama Korea</w:t>
      </w:r>
      <w:bookmarkEnd w:id="17"/>
    </w:p>
    <w:p w14:paraId="37B78AE1" w14:textId="77777777" w:rsidR="00C616B7" w:rsidRPr="00AF4302" w:rsidRDefault="00C616B7" w:rsidP="00AF4302">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Serial Drama Korea merupakan jenis acara televisi yang bercerita dalam episode-episode yang berjalan lama. Orang Indonesia menikmati drama Korea, yang juga dikenal sebagai "K-Drama." Ide ini menceritakan kisah yang emosional dan menarik di setiap episodenya.</w:t>
      </w:r>
    </w:p>
    <w:p w14:paraId="2EFE5265" w14:textId="59A39EAE" w:rsidR="00C616B7" w:rsidRDefault="00C616B7" w:rsidP="00AF4302">
      <w:pPr>
        <w:pStyle w:val="ListParagraph"/>
        <w:ind w:left="709" w:firstLine="720"/>
        <w:jc w:val="both"/>
        <w:rPr>
          <w:rFonts w:ascii="Times New Roman" w:hAnsi="Times New Roman" w:cs="Times New Roman"/>
          <w:sz w:val="24"/>
          <w:szCs w:val="24"/>
        </w:rPr>
      </w:pPr>
      <w:r w:rsidRPr="00AF4302">
        <w:rPr>
          <w:rFonts w:ascii="Times New Roman" w:hAnsi="Times New Roman" w:cs="Times New Roman"/>
          <w:sz w:val="24"/>
          <w:szCs w:val="24"/>
        </w:rPr>
        <w:t>Drama Korea menarik bagi orang-orang di hampir setiap wilayah Asia, termasuk orang dewasa dan anak-anak, terutama wanita karena menceritakan cerita pendek dan membahas masalah kehidupan dan budaya sehari-hari. Wajah menawan dan penampilan para spesialis Korea yang merupakan vokalis dan pemain pertunjukan menjadi alasan yang baik untuk menyukai budaya Korea</w:t>
      </w:r>
      <w:r w:rsidR="0014222B">
        <w:rPr>
          <w:rFonts w:ascii="Times New Roman" w:hAnsi="Times New Roman" w:cs="Times New Roman"/>
          <w:sz w:val="24"/>
          <w:szCs w:val="24"/>
        </w:rPr>
        <w:t>.</w:t>
      </w:r>
      <w:r w:rsidR="0014222B">
        <w:rPr>
          <w:rStyle w:val="FootnoteReference"/>
          <w:rFonts w:ascii="Times New Roman" w:hAnsi="Times New Roman" w:cs="Times New Roman"/>
          <w:sz w:val="24"/>
          <w:szCs w:val="24"/>
        </w:rPr>
        <w:footnoteReference w:id="8"/>
      </w:r>
      <w:r w:rsidR="0014222B" w:rsidDel="00EF5E29">
        <w:rPr>
          <w:rFonts w:ascii="Times New Roman" w:hAnsi="Times New Roman" w:cs="Times New Roman"/>
          <w:sz w:val="24"/>
          <w:szCs w:val="24"/>
        </w:rPr>
        <w:t xml:space="preserve"> </w:t>
      </w:r>
    </w:p>
    <w:p w14:paraId="6DABA808" w14:textId="77777777" w:rsidR="00C616B7" w:rsidRPr="00CF7A36" w:rsidRDefault="00C616B7" w:rsidP="00C616B7">
      <w:pPr>
        <w:pStyle w:val="ListParagraph"/>
        <w:ind w:left="709" w:firstLine="720"/>
        <w:jc w:val="both"/>
        <w:rPr>
          <w:rFonts w:ascii="Times New Roman" w:hAnsi="Times New Roman" w:cs="Times New Roman"/>
          <w:sz w:val="24"/>
          <w:szCs w:val="24"/>
        </w:rPr>
      </w:pPr>
      <w:r>
        <w:rPr>
          <w:rFonts w:ascii="Times New Roman" w:hAnsi="Times New Roman" w:cs="Times New Roman"/>
          <w:sz w:val="24"/>
          <w:szCs w:val="24"/>
        </w:rPr>
        <w:t>Sesuai dengan penjelasan di atas, serial drama korea merupakan acara televisi yang membawakan cerita, fenomena, atau budaya yang terjadi di Korea.</w:t>
      </w:r>
    </w:p>
    <w:p w14:paraId="6D5A35B6" w14:textId="77777777" w:rsidR="00C616B7" w:rsidRPr="00AF5F13" w:rsidRDefault="00C616B7" w:rsidP="00C616B7"/>
    <w:p w14:paraId="38CB7C3B" w14:textId="77777777" w:rsidR="00C616B7" w:rsidRDefault="00C616B7" w:rsidP="00C616B7">
      <w:pPr>
        <w:pStyle w:val="Heading2"/>
      </w:pPr>
      <w:bookmarkStart w:id="18" w:name="_Toc136983373"/>
      <w:r>
        <w:t>Sistematika Pembahasan</w:t>
      </w:r>
      <w:bookmarkEnd w:id="18"/>
    </w:p>
    <w:p w14:paraId="7169B9AC" w14:textId="77777777" w:rsidR="00C616B7" w:rsidRDefault="00C616B7" w:rsidP="00C616B7">
      <w:pPr>
        <w:ind w:left="426" w:firstLine="720"/>
        <w:jc w:val="both"/>
        <w:rPr>
          <w:rFonts w:ascii="Times New Roman" w:hAnsi="Times New Roman" w:cs="Times New Roman"/>
          <w:sz w:val="24"/>
        </w:rPr>
      </w:pPr>
      <w:r w:rsidRPr="007153CF">
        <w:rPr>
          <w:rFonts w:ascii="Times New Roman" w:hAnsi="Times New Roman" w:cs="Times New Roman"/>
          <w:sz w:val="24"/>
        </w:rPr>
        <w:t xml:space="preserve">Sistematika </w:t>
      </w:r>
      <w:r w:rsidRPr="007153CF">
        <w:rPr>
          <w:rFonts w:ascii="Times New Roman" w:eastAsia="Times New Roman" w:hAnsi="Times New Roman" w:cs="Times New Roman"/>
          <w:sz w:val="24"/>
          <w:szCs w:val="24"/>
        </w:rPr>
        <w:t>pembahasan</w:t>
      </w:r>
      <w:r w:rsidRPr="007153CF">
        <w:rPr>
          <w:rFonts w:ascii="Times New Roman" w:hAnsi="Times New Roman" w:cs="Times New Roman"/>
          <w:sz w:val="24"/>
        </w:rPr>
        <w:t xml:space="preserve"> merupakan daftar susunan alur yang dibuat untuk memudahkan para pembaca memahami alur dalam tahap penelitian. Berikut susunan sistematika pembahasan penelitian ini:</w:t>
      </w:r>
    </w:p>
    <w:p w14:paraId="0004FE50" w14:textId="77777777" w:rsidR="00C616B7" w:rsidRPr="007153CF" w:rsidRDefault="00C616B7" w:rsidP="00C616B7">
      <w:pPr>
        <w:ind w:left="426" w:firstLine="720"/>
        <w:jc w:val="both"/>
        <w:rPr>
          <w:rFonts w:ascii="Times New Roman" w:hAnsi="Times New Roman" w:cs="Times New Roman"/>
          <w:sz w:val="24"/>
        </w:rPr>
      </w:pPr>
    </w:p>
    <w:p w14:paraId="5A9CFC3B"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w:t>
      </w:r>
      <w:r>
        <w:rPr>
          <w:rFonts w:ascii="Times New Roman" w:hAnsi="Times New Roman" w:cs="Times New Roman"/>
          <w:b/>
          <w:sz w:val="24"/>
        </w:rPr>
        <w:tab/>
      </w:r>
      <w:r w:rsidRPr="00A70043">
        <w:rPr>
          <w:rFonts w:ascii="Times New Roman" w:hAnsi="Times New Roman" w:cs="Times New Roman"/>
          <w:b/>
          <w:sz w:val="24"/>
        </w:rPr>
        <w:t>PENDAHULUAN</w:t>
      </w:r>
    </w:p>
    <w:p w14:paraId="538553FA"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 xml:space="preserve">Bab ini membahas mengenai latar belakang, fenomena, rumusan masalah, tujuan manfaat penelitian, dan sistematika pembahsan. </w:t>
      </w:r>
    </w:p>
    <w:p w14:paraId="3CF37EC7" w14:textId="77777777" w:rsidR="00C616B7" w:rsidRPr="008F6447" w:rsidRDefault="00C616B7" w:rsidP="00C616B7">
      <w:pPr>
        <w:tabs>
          <w:tab w:val="left" w:pos="1680"/>
        </w:tabs>
        <w:ind w:left="1701"/>
        <w:jc w:val="both"/>
        <w:rPr>
          <w:rFonts w:ascii="Times New Roman" w:hAnsi="Times New Roman" w:cs="Times New Roman"/>
          <w:sz w:val="24"/>
        </w:rPr>
      </w:pPr>
    </w:p>
    <w:p w14:paraId="645373C7"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I</w:t>
      </w:r>
      <w:r>
        <w:rPr>
          <w:rFonts w:ascii="Times New Roman" w:hAnsi="Times New Roman" w:cs="Times New Roman"/>
          <w:b/>
          <w:sz w:val="24"/>
        </w:rPr>
        <w:tab/>
      </w:r>
      <w:r w:rsidRPr="00A70043">
        <w:rPr>
          <w:rFonts w:ascii="Times New Roman" w:hAnsi="Times New Roman" w:cs="Times New Roman"/>
          <w:b/>
          <w:sz w:val="24"/>
        </w:rPr>
        <w:t>KAJIAN TEORITIK</w:t>
      </w:r>
    </w:p>
    <w:p w14:paraId="708D912D"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berisi mengenai kajian teori atau landasan teori serta penelitian terdahulu.</w:t>
      </w:r>
    </w:p>
    <w:p w14:paraId="02075D2B" w14:textId="77777777" w:rsidR="00C616B7" w:rsidRPr="0060195A" w:rsidRDefault="00C616B7" w:rsidP="00C616B7">
      <w:pPr>
        <w:tabs>
          <w:tab w:val="left" w:pos="1680"/>
        </w:tabs>
        <w:ind w:left="1701"/>
        <w:jc w:val="both"/>
        <w:rPr>
          <w:rFonts w:ascii="Times New Roman" w:hAnsi="Times New Roman" w:cs="Times New Roman"/>
          <w:sz w:val="24"/>
        </w:rPr>
      </w:pPr>
    </w:p>
    <w:p w14:paraId="6F8DEACC"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II</w:t>
      </w:r>
      <w:r>
        <w:rPr>
          <w:rFonts w:ascii="Times New Roman" w:hAnsi="Times New Roman" w:cs="Times New Roman"/>
          <w:b/>
          <w:sz w:val="24"/>
        </w:rPr>
        <w:tab/>
      </w:r>
      <w:r w:rsidRPr="00A70043">
        <w:rPr>
          <w:rFonts w:ascii="Times New Roman" w:hAnsi="Times New Roman" w:cs="Times New Roman"/>
          <w:b/>
          <w:sz w:val="24"/>
        </w:rPr>
        <w:t>METODE PENELITIAN</w:t>
      </w:r>
    </w:p>
    <w:p w14:paraId="32758C73"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lastRenderedPageBreak/>
        <w:t>Bab ini berisi mengenai pendekatan penelitian, jenis sumber data peneltiian, dan berbagai teknik yang digunakan dalam penelitian ini.</w:t>
      </w:r>
    </w:p>
    <w:p w14:paraId="6299D764" w14:textId="77777777" w:rsidR="00C616B7" w:rsidRPr="008A1D51" w:rsidRDefault="00C616B7" w:rsidP="00C616B7">
      <w:pPr>
        <w:tabs>
          <w:tab w:val="left" w:pos="1680"/>
        </w:tabs>
        <w:ind w:left="1701"/>
        <w:jc w:val="both"/>
        <w:rPr>
          <w:rFonts w:ascii="Times New Roman" w:hAnsi="Times New Roman" w:cs="Times New Roman"/>
          <w:sz w:val="24"/>
        </w:rPr>
      </w:pPr>
    </w:p>
    <w:p w14:paraId="42E8F956"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IV</w:t>
      </w:r>
      <w:r>
        <w:rPr>
          <w:rFonts w:ascii="Times New Roman" w:hAnsi="Times New Roman" w:cs="Times New Roman"/>
          <w:b/>
          <w:sz w:val="24"/>
        </w:rPr>
        <w:tab/>
      </w:r>
      <w:r w:rsidRPr="00A70043">
        <w:rPr>
          <w:rFonts w:ascii="Times New Roman" w:hAnsi="Times New Roman" w:cs="Times New Roman"/>
          <w:b/>
          <w:sz w:val="24"/>
        </w:rPr>
        <w:t>HASIL PENELITIAN DAN PEMBAHASAN</w:t>
      </w:r>
    </w:p>
    <w:p w14:paraId="7EB22231"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ini berisi mengenai hasil dan pembahasan penelitian yang didapatkan dari pengolahan data serta analisis data penelitian.</w:t>
      </w:r>
    </w:p>
    <w:p w14:paraId="12D6BCB9" w14:textId="77777777" w:rsidR="00C616B7" w:rsidRPr="00D85A22" w:rsidRDefault="00C616B7" w:rsidP="00C616B7">
      <w:pPr>
        <w:tabs>
          <w:tab w:val="left" w:pos="1680"/>
        </w:tabs>
        <w:ind w:left="1701"/>
        <w:jc w:val="both"/>
        <w:rPr>
          <w:rFonts w:ascii="Times New Roman" w:hAnsi="Times New Roman" w:cs="Times New Roman"/>
          <w:sz w:val="24"/>
        </w:rPr>
      </w:pPr>
    </w:p>
    <w:p w14:paraId="5312AFB1" w14:textId="77777777" w:rsidR="00C616B7" w:rsidRDefault="00C616B7" w:rsidP="00C616B7">
      <w:pPr>
        <w:tabs>
          <w:tab w:val="left" w:pos="1680"/>
        </w:tabs>
        <w:ind w:left="720"/>
        <w:rPr>
          <w:rFonts w:ascii="Times New Roman" w:hAnsi="Times New Roman" w:cs="Times New Roman"/>
          <w:b/>
          <w:sz w:val="24"/>
        </w:rPr>
      </w:pPr>
      <w:r>
        <w:rPr>
          <w:rFonts w:ascii="Times New Roman" w:hAnsi="Times New Roman" w:cs="Times New Roman"/>
          <w:b/>
          <w:sz w:val="24"/>
        </w:rPr>
        <w:t>BAB V</w:t>
      </w:r>
      <w:r>
        <w:rPr>
          <w:rFonts w:ascii="Times New Roman" w:hAnsi="Times New Roman" w:cs="Times New Roman"/>
          <w:b/>
          <w:sz w:val="24"/>
        </w:rPr>
        <w:tab/>
      </w:r>
      <w:r w:rsidRPr="00A70043">
        <w:rPr>
          <w:rFonts w:ascii="Times New Roman" w:hAnsi="Times New Roman" w:cs="Times New Roman"/>
          <w:b/>
          <w:sz w:val="24"/>
        </w:rPr>
        <w:t>PENUTUP</w:t>
      </w:r>
    </w:p>
    <w:p w14:paraId="0EEAF2C5" w14:textId="77777777" w:rsidR="00C616B7" w:rsidRDefault="00C616B7" w:rsidP="00C616B7">
      <w:pPr>
        <w:tabs>
          <w:tab w:val="left" w:pos="1680"/>
        </w:tabs>
        <w:ind w:left="1701"/>
        <w:jc w:val="both"/>
        <w:rPr>
          <w:rFonts w:ascii="Times New Roman" w:hAnsi="Times New Roman" w:cs="Times New Roman"/>
          <w:sz w:val="24"/>
        </w:rPr>
      </w:pPr>
      <w:r>
        <w:rPr>
          <w:rFonts w:ascii="Times New Roman" w:hAnsi="Times New Roman" w:cs="Times New Roman"/>
          <w:sz w:val="24"/>
        </w:rPr>
        <w:t>Bab ini sebagai penutup dari hasil penelitian. Terdapat kesimpulan, saran, daftar pustaka, dan lampiran penelitian.</w:t>
      </w:r>
    </w:p>
    <w:p w14:paraId="66701E65" w14:textId="77777777" w:rsidR="00C616B7" w:rsidRDefault="00C616B7" w:rsidP="00C616B7">
      <w:pPr>
        <w:rPr>
          <w:rFonts w:ascii="Times New Roman" w:hAnsi="Times New Roman" w:cs="Times New Roman"/>
          <w:sz w:val="24"/>
        </w:rPr>
      </w:pPr>
      <w:r>
        <w:rPr>
          <w:rFonts w:ascii="Times New Roman" w:hAnsi="Times New Roman" w:cs="Times New Roman"/>
          <w:sz w:val="24"/>
        </w:rPr>
        <w:br w:type="page"/>
      </w:r>
    </w:p>
    <w:p w14:paraId="764AF6AF" w14:textId="77777777" w:rsidR="00C616B7" w:rsidRDefault="00C616B7" w:rsidP="00C616B7">
      <w:pPr>
        <w:pStyle w:val="Heading1"/>
        <w:sectPr w:rsidR="00C616B7" w:rsidSect="00C616B7">
          <w:headerReference w:type="default" r:id="rId10"/>
          <w:footerReference w:type="default" r:id="rId11"/>
          <w:headerReference w:type="first" r:id="rId12"/>
          <w:footerReference w:type="first" r:id="rId13"/>
          <w:pgSz w:w="11909" w:h="16834"/>
          <w:pgMar w:top="1701" w:right="1701" w:bottom="1701" w:left="2268" w:header="720" w:footer="720" w:gutter="0"/>
          <w:pgNumType w:start="1"/>
          <w:cols w:space="720"/>
          <w:titlePg/>
          <w:docGrid w:linePitch="299"/>
        </w:sectPr>
      </w:pPr>
    </w:p>
    <w:p w14:paraId="34E68A4A" w14:textId="17601336" w:rsidR="00C616B7" w:rsidRPr="00765A51" w:rsidRDefault="00C616B7" w:rsidP="00C616B7">
      <w:pPr>
        <w:pStyle w:val="Heading1"/>
      </w:pPr>
      <w:r w:rsidRPr="00765A51">
        <w:lastRenderedPageBreak/>
        <w:br/>
      </w:r>
      <w:bookmarkStart w:id="19" w:name="_Toc136983374"/>
      <w:r>
        <w:t>LANDASAN TEORI</w:t>
      </w:r>
      <w:bookmarkEnd w:id="19"/>
    </w:p>
    <w:p w14:paraId="0B541652" w14:textId="77777777" w:rsidR="00C616B7" w:rsidRPr="00765A51" w:rsidRDefault="00C616B7" w:rsidP="00C616B7">
      <w:pPr>
        <w:rPr>
          <w:rFonts w:ascii="Times New Roman" w:hAnsi="Times New Roman" w:cs="Times New Roman"/>
          <w:sz w:val="24"/>
          <w:szCs w:val="24"/>
        </w:rPr>
      </w:pPr>
    </w:p>
    <w:p w14:paraId="33E90EAC" w14:textId="10B72A6A" w:rsidR="00C616B7" w:rsidRPr="00765A51" w:rsidRDefault="00C616B7" w:rsidP="00C616B7">
      <w:pPr>
        <w:pStyle w:val="Heading2"/>
      </w:pPr>
      <w:bookmarkStart w:id="20" w:name="_Toc136983375"/>
      <w:r>
        <w:t>Kajian Teori</w:t>
      </w:r>
      <w:bookmarkEnd w:id="20"/>
    </w:p>
    <w:p w14:paraId="0EE4AFE2" w14:textId="77777777" w:rsidR="00C616B7" w:rsidRPr="00765A51" w:rsidRDefault="00C616B7" w:rsidP="00C616B7">
      <w:pPr>
        <w:pStyle w:val="Heading3"/>
      </w:pPr>
      <w:bookmarkStart w:id="21" w:name="_Toc136983376"/>
      <w:r w:rsidRPr="00765A51">
        <w:t>Semiotika</w:t>
      </w:r>
      <w:bookmarkEnd w:id="21"/>
    </w:p>
    <w:p w14:paraId="763C2AF1"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atau semion (bahasa Yunanai) memiliki arti yaitu tanda, tanda merupakan sebuah perwakilan terhadap suatu hal objek tertentu. Setiap objek memiliki informasi yang dikemas dalam sebuah tanda dan akan mengalami proses pemaknaan tanda. Menurut ahli semiotik Roland Barthes, semiotik dapat diartikan sebagai sebuah keilmuan untuk melakukan pemahaman atau pengkajian terhadap sebuah “tanda”</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9"/>
      </w:r>
      <w:r w:rsidRPr="00765A51">
        <w:rPr>
          <w:rFonts w:ascii="Times New Roman" w:eastAsia="Times New Roman" w:hAnsi="Times New Roman" w:cs="Times New Roman"/>
          <w:sz w:val="24"/>
          <w:szCs w:val="24"/>
        </w:rPr>
        <w:t xml:space="preserve"> </w:t>
      </w:r>
    </w:p>
    <w:p w14:paraId="7D486871"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juga dapat dikatakan sebagai ilmu untuk mengkaji memahami makna tersembunyi dalam sebuah tanda yang di dalamnya termasuk representasi media dan teks</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10"/>
      </w:r>
      <w:r w:rsidRPr="00765A51">
        <w:rPr>
          <w:rFonts w:ascii="Times New Roman" w:eastAsia="Times New Roman" w:hAnsi="Times New Roman" w:cs="Times New Roman"/>
          <w:sz w:val="24"/>
          <w:szCs w:val="24"/>
        </w:rPr>
        <w:t xml:space="preserve"> Semiotika memiliki dua paradigma, paradigma kosntruktif yang dihasilkan dari proses konstruksi sosial dengan kebenaran yang relatif dan paradgima kritis yang dilakukan dengan mengkritisi dengan hasil membuat perbaikan dalam sosial</w:t>
      </w:r>
      <w:r w:rsidR="0014222B">
        <w:rPr>
          <w:rFonts w:ascii="Times New Roman" w:eastAsia="Times New Roman" w:hAnsi="Times New Roman" w:cs="Times New Roman"/>
          <w:sz w:val="24"/>
          <w:szCs w:val="24"/>
        </w:rPr>
        <w:t>.</w:t>
      </w:r>
      <w:r w:rsidR="0014222B">
        <w:rPr>
          <w:rStyle w:val="FootnoteReference"/>
          <w:rFonts w:ascii="Times New Roman" w:eastAsia="Times New Roman" w:hAnsi="Times New Roman" w:cs="Times New Roman"/>
          <w:sz w:val="24"/>
          <w:szCs w:val="24"/>
        </w:rPr>
        <w:footnoteReference w:id="11"/>
      </w:r>
      <w:r w:rsidR="0014222B" w:rsidRPr="00765A51">
        <w:rPr>
          <w:rFonts w:ascii="Times New Roman" w:eastAsia="Times New Roman" w:hAnsi="Times New Roman" w:cs="Times New Roman"/>
          <w:sz w:val="24"/>
          <w:szCs w:val="24"/>
        </w:rPr>
        <w:t xml:space="preserve"> </w:t>
      </w:r>
    </w:p>
    <w:p w14:paraId="5DDBB1DB"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miotika model Roland Barthes dibagi menjadi dua macam sistem dalam proses pemaknaan, pertama denotasi makna pesan secara deskriptif dengan tingkat pemahaman hampir rata-rata anggota dalam suatu kelompok atau kebudayaan. Kedua konotasi, proses pemaknaan dengan cara mengubungkan tanda-tanda yang ada dengan sebuah kebudayaan dengan cakupan yang jauh lebih luas</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2"/>
      </w:r>
      <w:r w:rsidR="00BD2115" w:rsidRPr="00765A51">
        <w:rPr>
          <w:rFonts w:ascii="Times New Roman" w:eastAsia="Times New Roman" w:hAnsi="Times New Roman" w:cs="Times New Roman"/>
          <w:sz w:val="24"/>
          <w:szCs w:val="24"/>
        </w:rPr>
        <w:t xml:space="preserve"> </w:t>
      </w:r>
    </w:p>
    <w:p w14:paraId="504313AC" w14:textId="77777777" w:rsidR="00C616B7" w:rsidRPr="00765A51" w:rsidRDefault="00C616B7" w:rsidP="00C616B7">
      <w:pPr>
        <w:jc w:val="both"/>
        <w:rPr>
          <w:rFonts w:ascii="Times New Roman" w:eastAsia="Times New Roman" w:hAnsi="Times New Roman" w:cs="Times New Roman"/>
          <w:sz w:val="24"/>
          <w:szCs w:val="24"/>
        </w:rPr>
      </w:pPr>
    </w:p>
    <w:p w14:paraId="385683A7" w14:textId="77777777" w:rsidR="00C616B7" w:rsidRDefault="00C616B7" w:rsidP="00C616B7">
      <w:pPr>
        <w:pStyle w:val="Heading3"/>
      </w:pPr>
      <w:r>
        <w:t xml:space="preserve"> </w:t>
      </w:r>
      <w:bookmarkStart w:id="22" w:name="_Toc136983377"/>
      <w:r>
        <w:t>Semotika Roland Barthes</w:t>
      </w:r>
      <w:bookmarkEnd w:id="22"/>
    </w:p>
    <w:p w14:paraId="6A057329"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Roland Barthes merupakan salah satu teori yang banyak dibahas dalam bidang kajian sastra dan bahasa. Teori ini diperkenalkan oleh Roland Barthes, seorang ahli sastra dan fil</w:t>
      </w:r>
      <w:r>
        <w:rPr>
          <w:rFonts w:ascii="Times New Roman" w:eastAsia="Times New Roman" w:hAnsi="Times New Roman" w:cs="Times New Roman"/>
          <w:sz w:val="24"/>
          <w:szCs w:val="24"/>
        </w:rPr>
        <w:t>suf Prancis pada tahun 1960-an.</w:t>
      </w:r>
    </w:p>
    <w:p w14:paraId="6E1FCF66"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Menurut Barthes, semiotika adalah ilmu yang mempelajari tanda atau sistem tanda dalam suatu bahasa atau budaya. Ia membagi tanda menjadi dua jenis, yaitu tanda denotatif dan tanda konotatif. Tanda denotatif memiliki makna yang jelas dan dapat dipahami secara universal, sedangkan </w:t>
      </w:r>
      <w:r w:rsidRPr="00CC589E">
        <w:rPr>
          <w:rFonts w:ascii="Times New Roman" w:eastAsia="Times New Roman" w:hAnsi="Times New Roman" w:cs="Times New Roman"/>
          <w:sz w:val="24"/>
          <w:szCs w:val="24"/>
        </w:rPr>
        <w:lastRenderedPageBreak/>
        <w:t>tanda konotatif memiliki makna yang lebih luas dan dapat dipahami secara subyektif</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3"/>
      </w:r>
      <w:r w:rsidRPr="00CC589E">
        <w:rPr>
          <w:rFonts w:ascii="Times New Roman" w:eastAsia="Times New Roman" w:hAnsi="Times New Roman" w:cs="Times New Roman"/>
          <w:sz w:val="24"/>
          <w:szCs w:val="24"/>
        </w:rPr>
        <w:t xml:space="preserve"> </w:t>
      </w:r>
    </w:p>
    <w:p w14:paraId="55645E49" w14:textId="77777777" w:rsidR="00C616B7" w:rsidRPr="00CC589E"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 xml:space="preserve">Selain itu, Barthes juga memperkenalkan konsep "myth" atau mitos dalam semiotika. Ia mengatakan bahwa mitos adalah suatu bentuk tanda yang bersifat ideologis dan digunakan untuk mempertahankan kekuasaan oleh kelompok yang berkuasa. </w:t>
      </w:r>
    </w:p>
    <w:p w14:paraId="0681F575" w14:textId="77777777" w:rsidR="00C616B7" w:rsidRDefault="00C616B7" w:rsidP="00C616B7">
      <w:pPr>
        <w:ind w:left="709" w:firstLine="720"/>
        <w:jc w:val="both"/>
        <w:rPr>
          <w:rFonts w:ascii="Times New Roman" w:eastAsia="Times New Roman" w:hAnsi="Times New Roman" w:cs="Times New Roman"/>
          <w:sz w:val="24"/>
          <w:szCs w:val="24"/>
        </w:rPr>
      </w:pPr>
      <w:r w:rsidRPr="00CC589E">
        <w:rPr>
          <w:rFonts w:ascii="Times New Roman" w:eastAsia="Times New Roman" w:hAnsi="Times New Roman" w:cs="Times New Roman"/>
          <w:sz w:val="24"/>
          <w:szCs w:val="24"/>
        </w:rPr>
        <w:t>Teori semiotika Barthes telah banyak diaplikasikan dalam berbagai bidang, seperti sastra, media, dan budaya populer. Teori ini dapat membantu dalam menganalisis dan memahami makna yang terkandung dalam suatu teks atau media.</w:t>
      </w:r>
    </w:p>
    <w:p w14:paraId="42B2424D" w14:textId="77777777" w:rsidR="00C616B7" w:rsidRPr="00CC589E" w:rsidRDefault="00C616B7" w:rsidP="00C616B7">
      <w:pPr>
        <w:ind w:left="709" w:firstLine="720"/>
        <w:jc w:val="both"/>
      </w:pPr>
    </w:p>
    <w:p w14:paraId="4BA651AC" w14:textId="77777777" w:rsidR="00C616B7" w:rsidRPr="00765A51" w:rsidRDefault="00C616B7" w:rsidP="00C616B7">
      <w:pPr>
        <w:pStyle w:val="Heading3"/>
      </w:pPr>
      <w:bookmarkStart w:id="23" w:name="_Toc136983378"/>
      <w:r w:rsidRPr="00765A51">
        <w:t>Representasi</w:t>
      </w:r>
      <w:bookmarkEnd w:id="23"/>
    </w:p>
    <w:p w14:paraId="46981B2F"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Representasi merupakan sebuah aktivitas dalam pemaknaan dengan menggunakan bahasa. Representasi dalam The work of Representation, Representation : Cultural Representations and Signifying Practice oleh Stuart Hall dibagi menjadi dua pengertian. Pertama, representasi mental yaitu semua hal yang berasal dari konsep yang ada di pikiran seorang individu. Kedua, representasi bahasa, yaitu representasi yang memiliki fungsi penting dalam melakukan penataan konstruksi sebuah makna dalam suatu hal</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4"/>
      </w:r>
      <w:r w:rsidRPr="00765A51">
        <w:rPr>
          <w:rFonts w:ascii="Times New Roman" w:eastAsia="Times New Roman" w:hAnsi="Times New Roman" w:cs="Times New Roman"/>
          <w:sz w:val="24"/>
          <w:szCs w:val="24"/>
        </w:rPr>
        <w:t xml:space="preserve"> </w:t>
      </w:r>
    </w:p>
    <w:p w14:paraId="5457C2E6"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Merepresentasikan sebuah tanda akan mengalami kedinamisan dalam proses representasinya, sesuai dengan perkembangan zaman yang mempengaruhi kemampuan dalam hal intelektual dan kebutuhan akan penggunaan tanda tersebut</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5"/>
      </w:r>
      <w:r w:rsidR="00BD2115">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Jadi, representasi yaitu pemaknaan sebuah tanda yang dihasilkan oleh manusia secara konstruktif. Memahami sebuah makna akan mengalami perbedaan antar individu sesuai dengan pengetahuan dan sudut pandang yang digunakan. Representasi dalam serial drama yang berjudul korea Revenge Of Others dikemas dengan visual gambar dan alur cerita yang digunakan untuk mewakili konsep, emosional, serta fakta.</w:t>
      </w:r>
    </w:p>
    <w:p w14:paraId="45DCCFD0" w14:textId="77777777" w:rsidR="00C616B7" w:rsidRPr="00765A51" w:rsidRDefault="00C616B7" w:rsidP="00C616B7">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Sesuai dalam hal ini penulis meletakkan  perhatian kepada sebuah media seperti serial drama dapat digunakan untuk melakukan representasi terhadap suatu fakta menjadi sebuah hal representasi lain dengan hasil pemaknaan yang sama dengan fakta yang terjadi.</w:t>
      </w:r>
    </w:p>
    <w:p w14:paraId="431D4BBC" w14:textId="77777777" w:rsidR="00C616B7" w:rsidRPr="00765A51" w:rsidRDefault="00C616B7" w:rsidP="00C616B7">
      <w:pPr>
        <w:ind w:left="709" w:firstLine="720"/>
        <w:jc w:val="both"/>
        <w:rPr>
          <w:rFonts w:ascii="Times New Roman" w:eastAsia="Times New Roman" w:hAnsi="Times New Roman" w:cs="Times New Roman"/>
          <w:sz w:val="24"/>
          <w:szCs w:val="24"/>
        </w:rPr>
      </w:pPr>
    </w:p>
    <w:p w14:paraId="55EF37B9" w14:textId="77777777" w:rsidR="00C616B7" w:rsidRDefault="00C616B7" w:rsidP="00C616B7">
      <w:pPr>
        <w:pStyle w:val="Heading3"/>
      </w:pPr>
      <w:bookmarkStart w:id="24" w:name="_Toc136983379"/>
      <w:r>
        <w:rPr>
          <w:i/>
        </w:rPr>
        <w:lastRenderedPageBreak/>
        <w:t>Bullying</w:t>
      </w:r>
      <w:bookmarkEnd w:id="24"/>
    </w:p>
    <w:p w14:paraId="55399889" w14:textId="77777777" w:rsidR="00C616B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Definisi</w:t>
      </w:r>
    </w:p>
    <w:p w14:paraId="1D9DA1EE" w14:textId="77777777" w:rsidR="00C616B7" w:rsidRPr="00AF4302" w:rsidRDefault="00C616B7" w:rsidP="00AF4302">
      <w:pPr>
        <w:ind w:left="1134"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atau perundungan dalam Kamus Besar Bahasa Indonesia memiliki arti kekerasan.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adalah sebuah tindakan menyimpang yang dilakukan untuk melukai atau kekerasan baik secara fisik atau mental psikologis (lisan) individu oleh individu lain atau suatu kelompok tertentu</w:t>
      </w:r>
      <w:r w:rsidR="00BD2115">
        <w:rPr>
          <w:rFonts w:ascii="Times New Roman" w:eastAsia="Times New Roman" w:hAnsi="Times New Roman" w:cs="Times New Roman"/>
          <w:sz w:val="24"/>
          <w:szCs w:val="24"/>
        </w:rPr>
        <w:t>.</w:t>
      </w:r>
      <w:r w:rsidR="00BD2115">
        <w:rPr>
          <w:rStyle w:val="FootnoteReference"/>
          <w:rFonts w:ascii="Times New Roman" w:eastAsia="Times New Roman" w:hAnsi="Times New Roman" w:cs="Times New Roman"/>
          <w:sz w:val="24"/>
          <w:szCs w:val="24"/>
        </w:rPr>
        <w:footnoteReference w:id="16"/>
      </w:r>
      <w:r w:rsidRPr="00AF4302">
        <w:rPr>
          <w:rFonts w:ascii="Times New Roman" w:eastAsia="Times New Roman" w:hAnsi="Times New Roman" w:cs="Times New Roman"/>
          <w:sz w:val="24"/>
          <w:szCs w:val="24"/>
        </w:rPr>
        <w:t xml:space="preserve"> Para pelaku yang sering melakukan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yaitu individu usia sebaya dengan kekuatan fisik dan senior atau bahkan orang-orang terdekat kita</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17"/>
      </w:r>
      <w:r w:rsidR="00F82732" w:rsidRPr="000A3E18">
        <w:rPr>
          <w:rFonts w:ascii="Times New Roman" w:eastAsia="Times New Roman" w:hAnsi="Times New Roman" w:cs="Times New Roman"/>
          <w:sz w:val="24"/>
          <w:szCs w:val="24"/>
        </w:rPr>
        <w:t xml:space="preserve"> </w:t>
      </w:r>
    </w:p>
    <w:p w14:paraId="4359D8FD" w14:textId="77777777" w:rsidR="00C616B7" w:rsidRPr="00AF4302" w:rsidRDefault="00C616B7" w:rsidP="00AF4302">
      <w:pPr>
        <w:ind w:left="1134" w:firstLine="720"/>
        <w:jc w:val="both"/>
        <w:rPr>
          <w:rFonts w:ascii="Times New Roman" w:hAnsi="Times New Roman" w:cs="Times New Roman"/>
          <w:sz w:val="24"/>
        </w:rPr>
      </w:pPr>
      <w:r w:rsidRPr="00AF4302">
        <w:rPr>
          <w:rFonts w:ascii="Times New Roman" w:eastAsia="Times New Roman" w:hAnsi="Times New Roman" w:cs="Times New Roman"/>
          <w:sz w:val="24"/>
          <w:szCs w:val="24"/>
        </w:rPr>
        <w:t xml:space="preserve">Perilaku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ini dapat terjadi diakibatkan beberapa faktor seperti, lingkungan sosial (sekolah, rumah), harmonisasi dalam keluarga, kebutuhan, keinginan dan kepercayaan diri yang kurang terhadap kemampuan ataupun individu secara keseluruhan. Ada dua jenis dalam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pertama,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fisik merupakan perundungan menyakiti individu lain dengan cara melukai fisiknya (memukul, menampar). Kedua, </w:t>
      </w:r>
      <w:r>
        <w:rPr>
          <w:rFonts w:ascii="Times New Roman" w:eastAsia="Times New Roman" w:hAnsi="Times New Roman" w:cs="Times New Roman"/>
          <w:i/>
          <w:sz w:val="24"/>
          <w:szCs w:val="24"/>
        </w:rPr>
        <w:t>bullying</w:t>
      </w:r>
      <w:r w:rsidRPr="00AF4302">
        <w:rPr>
          <w:rFonts w:ascii="Times New Roman" w:eastAsia="Times New Roman" w:hAnsi="Times New Roman" w:cs="Times New Roman"/>
          <w:sz w:val="24"/>
          <w:szCs w:val="24"/>
        </w:rPr>
        <w:t xml:space="preserve"> verbal mental yaitu perundungan menyakiti individu dengan cara mengucapkan kata-kata yang kasar atau bermakna menyakitkan hati secara umum (menghina, fitnah, mempermalukan) dengan dampak yang sangat serius terhadap mental psikologi korban atau dapat dikatakan merusak semangat hidup seseorang dari dalam yang akhirnya korban mengambil keputusan yang tidak masuk akal bagi dirinya (bunuh diri)</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18"/>
      </w:r>
      <w:r w:rsidR="00F82732" w:rsidRPr="00AF4302">
        <w:rPr>
          <w:rFonts w:ascii="Times New Roman" w:hAnsi="Times New Roman" w:cs="Times New Roman"/>
          <w:sz w:val="24"/>
        </w:rPr>
        <w:t xml:space="preserve"> </w:t>
      </w:r>
    </w:p>
    <w:p w14:paraId="68E63E38" w14:textId="77777777" w:rsidR="00C616B7" w:rsidRPr="00804D0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Macam-Macam </w:t>
      </w:r>
      <w:r>
        <w:rPr>
          <w:rFonts w:ascii="Times New Roman" w:hAnsi="Times New Roman" w:cs="Times New Roman"/>
          <w:i/>
          <w:sz w:val="24"/>
        </w:rPr>
        <w:t>Bullying</w:t>
      </w:r>
    </w:p>
    <w:p w14:paraId="63EDE227" w14:textId="77777777" w:rsidR="00C616B7" w:rsidRPr="000A2EBF"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 xml:space="preserve">Tindakan </w:t>
      </w:r>
      <w:r>
        <w:rPr>
          <w:rFonts w:ascii="Times New Roman" w:hAnsi="Times New Roman" w:cs="Times New Roman"/>
          <w:i/>
          <w:sz w:val="24"/>
        </w:rPr>
        <w:t>bullying</w:t>
      </w:r>
      <w:r w:rsidRPr="00804D07">
        <w:rPr>
          <w:rFonts w:ascii="Times New Roman" w:hAnsi="Times New Roman" w:cs="Times New Roman"/>
          <w:sz w:val="24"/>
        </w:rPr>
        <w:t xml:space="preserve"> adalah bentuk perilaku agresif di mana satu atau lebih orang berulang kali menargetkan orang yang lebih lemah. </w:t>
      </w:r>
      <w:r>
        <w:rPr>
          <w:rFonts w:ascii="Times New Roman" w:hAnsi="Times New Roman" w:cs="Times New Roman"/>
          <w:sz w:val="24"/>
        </w:rPr>
        <w:t>Bullying</w:t>
      </w:r>
      <w:r w:rsidRPr="00804D07">
        <w:rPr>
          <w:rFonts w:ascii="Times New Roman" w:hAnsi="Times New Roman" w:cs="Times New Roman"/>
          <w:sz w:val="24"/>
        </w:rPr>
        <w:t xml:space="preserve"> dapat berupa verbal, fisik, atau mental.</w:t>
      </w:r>
      <w:r>
        <w:rPr>
          <w:rFonts w:ascii="Times New Roman" w:hAnsi="Times New Roman" w:cs="Times New Roman"/>
          <w:sz w:val="24"/>
        </w:rPr>
        <w:t xml:space="preserve"> </w:t>
      </w:r>
      <w:r>
        <w:rPr>
          <w:rFonts w:ascii="Times New Roman" w:hAnsi="Times New Roman" w:cs="Times New Roman"/>
          <w:i/>
          <w:sz w:val="24"/>
        </w:rPr>
        <w:t>Bullying</w:t>
      </w:r>
      <w:r>
        <w:rPr>
          <w:rFonts w:ascii="Times New Roman" w:hAnsi="Times New Roman" w:cs="Times New Roman"/>
          <w:sz w:val="24"/>
        </w:rPr>
        <w:t xml:space="preserve"> dibagi menjadi empat macam oleh </w:t>
      </w:r>
      <w:r w:rsidRPr="000A2EBF">
        <w:rPr>
          <w:rFonts w:ascii="Times New Roman" w:hAnsi="Times New Roman" w:cs="Times New Roman"/>
          <w:sz w:val="24"/>
        </w:rPr>
        <w:t>Rosalind Wiseman</w:t>
      </w:r>
      <w:r>
        <w:rPr>
          <w:rFonts w:ascii="Times New Roman" w:hAnsi="Times New Roman" w:cs="Times New Roman"/>
          <w:sz w:val="24"/>
        </w:rPr>
        <w:t>, sebagai berikut:</w:t>
      </w:r>
    </w:p>
    <w:p w14:paraId="3809DD04"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 xml:space="preserve">Physic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kekerasan fisik, seperti pukulan, tendangan, atau ancaman dengan menggunakan kekerasan fisik.</w:t>
      </w:r>
    </w:p>
    <w:p w14:paraId="6D70BD0A"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 xml:space="preserve">Verb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penggunaan kata-kata kasar, mengolok-olok, atau ejekan yang dapat menyebabkan korban merasa tersinggung dan merendahkan harga dirinya.</w:t>
      </w:r>
    </w:p>
    <w:p w14:paraId="191119A1"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lastRenderedPageBreak/>
        <w:t xml:space="preserve">Relational </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melibatkan upaya untuk merusak hubungan sosial korban dengan orang lain, misalnya dengan menyebarkan gosip atau mengisolasi korban dari lingkungan sosialnya.</w:t>
      </w:r>
    </w:p>
    <w:p w14:paraId="4010E5AB" w14:textId="77777777" w:rsidR="00C616B7" w:rsidRPr="001D5592" w:rsidRDefault="00C616B7" w:rsidP="00C616B7">
      <w:pPr>
        <w:pStyle w:val="ListParagraph"/>
        <w:numPr>
          <w:ilvl w:val="0"/>
          <w:numId w:val="18"/>
        </w:numPr>
        <w:ind w:left="1560"/>
        <w:jc w:val="both"/>
        <w:rPr>
          <w:rFonts w:ascii="Times New Roman" w:hAnsi="Times New Roman" w:cs="Times New Roman"/>
          <w:sz w:val="24"/>
        </w:rPr>
      </w:pPr>
      <w:r w:rsidRPr="001D5592">
        <w:rPr>
          <w:rFonts w:ascii="Times New Roman" w:hAnsi="Times New Roman" w:cs="Times New Roman"/>
          <w:sz w:val="24"/>
        </w:rPr>
        <w:t>Cyber</w:t>
      </w:r>
      <w:r>
        <w:rPr>
          <w:rFonts w:ascii="Times New Roman" w:hAnsi="Times New Roman" w:cs="Times New Roman"/>
          <w:sz w:val="24"/>
        </w:rPr>
        <w:t>bullying</w:t>
      </w:r>
      <w:r w:rsidRPr="001D5592">
        <w:rPr>
          <w:rFonts w:ascii="Times New Roman" w:hAnsi="Times New Roman" w:cs="Times New Roman"/>
          <w:sz w:val="24"/>
        </w:rPr>
        <w:t xml:space="preserve">, yaitu jenis </w:t>
      </w:r>
      <w:r>
        <w:rPr>
          <w:rFonts w:ascii="Times New Roman" w:hAnsi="Times New Roman" w:cs="Times New Roman"/>
          <w:sz w:val="24"/>
        </w:rPr>
        <w:t>bullying</w:t>
      </w:r>
      <w:r w:rsidRPr="001D5592">
        <w:rPr>
          <w:rFonts w:ascii="Times New Roman" w:hAnsi="Times New Roman" w:cs="Times New Roman"/>
          <w:sz w:val="24"/>
        </w:rPr>
        <w:t xml:space="preserve"> yang dilakukan melalui media sosial atau teknologi digital, seperti mengirim pesan atau komentar yang tidak sopan, menyebarkan foto atau video yang mempermalukan, atau membuat akun palsu untuk memfitnah korban.</w:t>
      </w:r>
    </w:p>
    <w:p w14:paraId="6347A317" w14:textId="77777777" w:rsidR="00C616B7"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Faktor Terjadinya </w:t>
      </w:r>
      <w:r>
        <w:rPr>
          <w:rFonts w:ascii="Times New Roman" w:hAnsi="Times New Roman" w:cs="Times New Roman"/>
          <w:i/>
          <w:sz w:val="24"/>
        </w:rPr>
        <w:t>Bullying</w:t>
      </w:r>
    </w:p>
    <w:p w14:paraId="4E489E9E" w14:textId="77777777" w:rsidR="00C616B7" w:rsidRPr="001B53EF"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 xml:space="preserve">Adanya tindakan </w:t>
      </w:r>
      <w:r>
        <w:rPr>
          <w:rFonts w:ascii="Times New Roman" w:hAnsi="Times New Roman" w:cs="Times New Roman"/>
          <w:i/>
          <w:sz w:val="24"/>
        </w:rPr>
        <w:t>bullying</w:t>
      </w:r>
      <w:r>
        <w:rPr>
          <w:rFonts w:ascii="Times New Roman" w:hAnsi="Times New Roman" w:cs="Times New Roman"/>
          <w:sz w:val="24"/>
        </w:rPr>
        <w:t xml:space="preserve"> tentu mempunyai faktor yang mendasarinya. Berikut beberapa faktor yang dapat menimbulkan </w:t>
      </w:r>
      <w:r>
        <w:rPr>
          <w:rFonts w:ascii="Times New Roman" w:hAnsi="Times New Roman" w:cs="Times New Roman"/>
          <w:i/>
          <w:sz w:val="24"/>
        </w:rPr>
        <w:t>bullying</w:t>
      </w:r>
      <w:r>
        <w:rPr>
          <w:rFonts w:ascii="Times New Roman" w:hAnsi="Times New Roman" w:cs="Times New Roman"/>
          <w:sz w:val="24"/>
        </w:rPr>
        <w:t>:</w:t>
      </w:r>
    </w:p>
    <w:p w14:paraId="52F9F780" w14:textId="77777777" w:rsidR="00C616B7" w:rsidRPr="00D54DAF" w:rsidRDefault="00C616B7" w:rsidP="00C616B7">
      <w:pPr>
        <w:pStyle w:val="ListParagraph"/>
        <w:numPr>
          <w:ilvl w:val="0"/>
          <w:numId w:val="19"/>
        </w:numPr>
        <w:ind w:left="1560"/>
        <w:rPr>
          <w:rFonts w:ascii="Times New Roman" w:hAnsi="Times New Roman" w:cs="Times New Roman"/>
          <w:sz w:val="24"/>
        </w:rPr>
      </w:pPr>
      <w:r w:rsidRPr="00D54DAF">
        <w:rPr>
          <w:rFonts w:ascii="Times New Roman" w:hAnsi="Times New Roman" w:cs="Times New Roman"/>
          <w:sz w:val="24"/>
        </w:rPr>
        <w:t>Faktor Lingkungan</w:t>
      </w:r>
    </w:p>
    <w:p w14:paraId="5A98DD1D" w14:textId="77777777" w:rsidR="00C616B7" w:rsidRPr="00D54DA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Menurut ahli psikologi sosial, Dr. Susan Swearer, lingkungan yang kurang ramah, persaingan yang tinggi, dan kurangnya pengawasan dari orang dewasa,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356785CA" w14:textId="77777777" w:rsidR="00C616B7" w:rsidRPr="00D54DAF" w:rsidRDefault="00C616B7" w:rsidP="00C616B7">
      <w:pPr>
        <w:pStyle w:val="ListParagraph"/>
        <w:numPr>
          <w:ilvl w:val="0"/>
          <w:numId w:val="19"/>
        </w:numPr>
        <w:ind w:left="1560"/>
        <w:rPr>
          <w:rFonts w:ascii="Times New Roman" w:hAnsi="Times New Roman" w:cs="Times New Roman"/>
          <w:sz w:val="24"/>
        </w:rPr>
      </w:pPr>
      <w:r w:rsidRPr="00D54DAF">
        <w:rPr>
          <w:rFonts w:ascii="Times New Roman" w:hAnsi="Times New Roman" w:cs="Times New Roman"/>
          <w:sz w:val="24"/>
        </w:rPr>
        <w:t>Faktor Keluarga</w:t>
      </w:r>
    </w:p>
    <w:p w14:paraId="5F847192" w14:textId="77777777" w:rsidR="00C616B7" w:rsidRPr="00D54DA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Dan Olweus, menyatakan bahwa kurang tepatnya asuhan yang dilakukan oleh orang tua seperti kurangnya perhatian, kekerasan dalam rumah tangga, atau terlalu memanjakan anak,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7705CA0C" w14:textId="77777777" w:rsidR="00C616B7" w:rsidRPr="00D54DAF" w:rsidRDefault="00C616B7" w:rsidP="00C616B7">
      <w:pPr>
        <w:pStyle w:val="ListParagraph"/>
        <w:numPr>
          <w:ilvl w:val="0"/>
          <w:numId w:val="19"/>
        </w:numPr>
        <w:ind w:left="1560"/>
        <w:rPr>
          <w:rFonts w:ascii="Times New Roman" w:hAnsi="Times New Roman" w:cs="Times New Roman"/>
          <w:sz w:val="24"/>
        </w:rPr>
      </w:pPr>
      <w:r>
        <w:rPr>
          <w:rFonts w:ascii="Times New Roman" w:hAnsi="Times New Roman" w:cs="Times New Roman"/>
          <w:sz w:val="24"/>
        </w:rPr>
        <w:t>Faktor Individu</w:t>
      </w:r>
    </w:p>
    <w:p w14:paraId="342530A9" w14:textId="77777777" w:rsidR="00C616B7" w:rsidRPr="00B1096F" w:rsidRDefault="00C616B7" w:rsidP="00C616B7">
      <w:pPr>
        <w:pStyle w:val="ListParagraph"/>
        <w:ind w:left="1560"/>
        <w:jc w:val="both"/>
        <w:rPr>
          <w:rFonts w:ascii="Times New Roman" w:hAnsi="Times New Roman" w:cs="Times New Roman"/>
          <w:sz w:val="24"/>
        </w:rPr>
      </w:pPr>
      <w:r w:rsidRPr="00D54DAF">
        <w:rPr>
          <w:rFonts w:ascii="Times New Roman" w:hAnsi="Times New Roman" w:cs="Times New Roman"/>
          <w:sz w:val="24"/>
        </w:rPr>
        <w:t xml:space="preserve">Ahli psikologi, Dr. Tony Volk, menyatakan bahwa sifat agresif, kurangnya empati, rendahnya harga diri, dan ketidakmampuan untuk mengendalikan emosi, dapat menjadi faktor penyebab terjadinya </w:t>
      </w:r>
      <w:r>
        <w:rPr>
          <w:rFonts w:ascii="Times New Roman" w:hAnsi="Times New Roman" w:cs="Times New Roman"/>
          <w:sz w:val="24"/>
        </w:rPr>
        <w:t>bullying</w:t>
      </w:r>
      <w:r w:rsidRPr="00D54DAF">
        <w:rPr>
          <w:rFonts w:ascii="Times New Roman" w:hAnsi="Times New Roman" w:cs="Times New Roman"/>
          <w:sz w:val="24"/>
        </w:rPr>
        <w:t>.</w:t>
      </w:r>
    </w:p>
    <w:p w14:paraId="11C89871" w14:textId="77777777" w:rsidR="00C616B7" w:rsidRPr="00BE5A4E" w:rsidRDefault="00C616B7" w:rsidP="00C616B7">
      <w:pPr>
        <w:pStyle w:val="ListParagraph"/>
        <w:numPr>
          <w:ilvl w:val="0"/>
          <w:numId w:val="16"/>
        </w:numPr>
        <w:ind w:left="1134"/>
        <w:rPr>
          <w:rFonts w:ascii="Times New Roman" w:hAnsi="Times New Roman" w:cs="Times New Roman"/>
          <w:sz w:val="24"/>
        </w:rPr>
      </w:pPr>
      <w:r w:rsidRPr="00B1096F">
        <w:rPr>
          <w:rFonts w:ascii="Times New Roman" w:hAnsi="Times New Roman" w:cs="Times New Roman"/>
          <w:sz w:val="24"/>
        </w:rPr>
        <w:t xml:space="preserve">Dampak </w:t>
      </w:r>
      <w:r>
        <w:rPr>
          <w:rFonts w:ascii="Times New Roman" w:hAnsi="Times New Roman" w:cs="Times New Roman"/>
          <w:i/>
          <w:sz w:val="24"/>
        </w:rPr>
        <w:t>Bullying</w:t>
      </w:r>
    </w:p>
    <w:p w14:paraId="578CE0BF" w14:textId="77777777" w:rsidR="00C616B7" w:rsidRDefault="00C616B7" w:rsidP="00C616B7">
      <w:pPr>
        <w:pStyle w:val="ListParagraph"/>
        <w:ind w:left="1134"/>
        <w:jc w:val="both"/>
        <w:rPr>
          <w:rFonts w:ascii="Times New Roman" w:hAnsi="Times New Roman" w:cs="Times New Roman"/>
          <w:sz w:val="24"/>
        </w:rPr>
      </w:pPr>
      <w:r>
        <w:rPr>
          <w:rFonts w:ascii="Times New Roman" w:hAnsi="Times New Roman" w:cs="Times New Roman"/>
          <w:sz w:val="24"/>
        </w:rPr>
        <w:t>Bullying</w:t>
      </w:r>
      <w:r w:rsidRPr="001A7158">
        <w:rPr>
          <w:rFonts w:ascii="Times New Roman" w:hAnsi="Times New Roman" w:cs="Times New Roman"/>
          <w:sz w:val="24"/>
        </w:rPr>
        <w:t xml:space="preserve"> dapat berdampak buruk pada kehidupan sosial, psikologis, dan fisik korban.</w:t>
      </w:r>
      <w:r>
        <w:rPr>
          <w:rFonts w:ascii="Times New Roman" w:hAnsi="Times New Roman" w:cs="Times New Roman"/>
          <w:sz w:val="24"/>
        </w:rPr>
        <w:t xml:space="preserve"> Berikut beberapa dampak yang ditimbulkan oleh tindakan bullying:</w:t>
      </w:r>
      <w:r w:rsidR="00F82732">
        <w:rPr>
          <w:rStyle w:val="FootnoteReference"/>
          <w:rFonts w:ascii="Times New Roman" w:hAnsi="Times New Roman" w:cs="Times New Roman"/>
          <w:sz w:val="24"/>
        </w:rPr>
        <w:footnoteReference w:id="19"/>
      </w:r>
      <w:r>
        <w:rPr>
          <w:rFonts w:ascii="Times New Roman" w:hAnsi="Times New Roman" w:cs="Times New Roman"/>
          <w:sz w:val="24"/>
        </w:rPr>
        <w:t xml:space="preserve"> </w:t>
      </w:r>
    </w:p>
    <w:p w14:paraId="5296D3FB"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Psikologis</w:t>
      </w:r>
    </w:p>
    <w:p w14:paraId="7F4F20CB" w14:textId="77777777" w:rsidR="00C616B7" w:rsidRDefault="00C616B7" w:rsidP="00C616B7">
      <w:pPr>
        <w:pStyle w:val="ListParagraph"/>
        <w:ind w:left="1854"/>
        <w:jc w:val="both"/>
        <w:rPr>
          <w:rFonts w:ascii="Times New Roman" w:hAnsi="Times New Roman" w:cs="Times New Roman"/>
          <w:sz w:val="24"/>
        </w:rPr>
      </w:pPr>
      <w:r>
        <w:rPr>
          <w:rFonts w:ascii="Times New Roman" w:hAnsi="Times New Roman" w:cs="Times New Roman"/>
          <w:sz w:val="24"/>
        </w:rPr>
        <w:t>Bullying</w:t>
      </w:r>
      <w:r w:rsidRPr="00FA79DF">
        <w:rPr>
          <w:rFonts w:ascii="Times New Roman" w:hAnsi="Times New Roman" w:cs="Times New Roman"/>
          <w:sz w:val="24"/>
        </w:rPr>
        <w:t xml:space="preserve"> berpengaruh terhdap masalah mental yang serius pada korban, seperti kesedihan, kegelisahan, stres, dan kegugupan sosial. Orang yang selamat dari siksaan mungkin juga menghadapi tantangan dalam membangun hubungan relasional di kemudian hari.</w:t>
      </w:r>
    </w:p>
    <w:p w14:paraId="19A9F912"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Fisik</w:t>
      </w:r>
    </w:p>
    <w:p w14:paraId="28C4DB9E" w14:textId="77777777" w:rsidR="00C616B7" w:rsidRPr="00FA79DF" w:rsidRDefault="00C616B7" w:rsidP="00C616B7">
      <w:pPr>
        <w:pStyle w:val="ListParagraph"/>
        <w:ind w:left="1854"/>
        <w:jc w:val="both"/>
        <w:rPr>
          <w:rFonts w:ascii="Times New Roman" w:hAnsi="Times New Roman" w:cs="Times New Roman"/>
          <w:sz w:val="24"/>
        </w:rPr>
      </w:pPr>
      <w:r>
        <w:rPr>
          <w:rFonts w:ascii="Times New Roman" w:hAnsi="Times New Roman" w:cs="Times New Roman"/>
          <w:sz w:val="24"/>
        </w:rPr>
        <w:t xml:space="preserve">Bullying pun </w:t>
      </w:r>
      <w:r w:rsidRPr="00FA79DF">
        <w:rPr>
          <w:rFonts w:ascii="Times New Roman" w:hAnsi="Times New Roman" w:cs="Times New Roman"/>
          <w:sz w:val="24"/>
        </w:rPr>
        <w:t>dapat mengakibatkan</w:t>
      </w:r>
      <w:r>
        <w:rPr>
          <w:rFonts w:ascii="Times New Roman" w:hAnsi="Times New Roman" w:cs="Times New Roman"/>
          <w:sz w:val="24"/>
        </w:rPr>
        <w:t xml:space="preserve"> luka fisik seperti</w:t>
      </w:r>
      <w:r w:rsidRPr="00FA79DF">
        <w:rPr>
          <w:rFonts w:ascii="Times New Roman" w:hAnsi="Times New Roman" w:cs="Times New Roman"/>
          <w:sz w:val="24"/>
        </w:rPr>
        <w:t xml:space="preserve"> memar, lecet, atau bahkan patah tulang dalam beberapa kasus.</w:t>
      </w:r>
    </w:p>
    <w:p w14:paraId="2329F918"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lastRenderedPageBreak/>
        <w:t>Dampak Akademik</w:t>
      </w:r>
    </w:p>
    <w:p w14:paraId="1C45C624" w14:textId="77777777" w:rsidR="00C616B7" w:rsidRDefault="00C616B7" w:rsidP="00C616B7">
      <w:pPr>
        <w:pStyle w:val="ListParagraph"/>
        <w:ind w:left="1854"/>
        <w:jc w:val="both"/>
        <w:rPr>
          <w:rFonts w:ascii="Times New Roman" w:hAnsi="Times New Roman" w:cs="Times New Roman"/>
          <w:sz w:val="24"/>
        </w:rPr>
      </w:pPr>
      <w:r w:rsidRPr="00DC38CC">
        <w:rPr>
          <w:rFonts w:ascii="Times New Roman" w:hAnsi="Times New Roman" w:cs="Times New Roman"/>
          <w:sz w:val="24"/>
        </w:rPr>
        <w:t>Kemampuan korban untuk berkonsentrasi dan tetap termotivasi dapat dirusak oleh perundungan, yang dapat berdampak pada prestasi akademis mereka. Selain itu, korban mungkin mengalami kesulitan berkonsentrasi di kelas dan mengalami peningkatan ketidakhadiran.</w:t>
      </w:r>
    </w:p>
    <w:p w14:paraId="3BCF244D"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Sosial</w:t>
      </w:r>
    </w:p>
    <w:p w14:paraId="14B073EB" w14:textId="77777777" w:rsidR="00C616B7" w:rsidRDefault="00C616B7" w:rsidP="00C616B7">
      <w:pPr>
        <w:pStyle w:val="ListParagraph"/>
        <w:ind w:left="1854"/>
        <w:jc w:val="both"/>
        <w:rPr>
          <w:rFonts w:ascii="Times New Roman" w:hAnsi="Times New Roman" w:cs="Times New Roman"/>
          <w:sz w:val="24"/>
        </w:rPr>
      </w:pPr>
      <w:r w:rsidRPr="00DC38CC">
        <w:rPr>
          <w:rFonts w:ascii="Times New Roman" w:hAnsi="Times New Roman" w:cs="Times New Roman"/>
          <w:sz w:val="24"/>
        </w:rPr>
        <w:t xml:space="preserve">Interaksi sosial korban dengan teman sebaya dan lingkungan dapat dipengaruhi oleh </w:t>
      </w:r>
      <w:r>
        <w:rPr>
          <w:rFonts w:ascii="Times New Roman" w:hAnsi="Times New Roman" w:cs="Times New Roman"/>
          <w:sz w:val="24"/>
        </w:rPr>
        <w:t>bullying</w:t>
      </w:r>
      <w:r w:rsidRPr="00DC38CC">
        <w:rPr>
          <w:rFonts w:ascii="Times New Roman" w:hAnsi="Times New Roman" w:cs="Times New Roman"/>
          <w:sz w:val="24"/>
        </w:rPr>
        <w:t>. Korban pelecehan seringkali merasa terasing dan terpisah.</w:t>
      </w:r>
    </w:p>
    <w:p w14:paraId="505BBEF5" w14:textId="77777777" w:rsidR="00C616B7" w:rsidRDefault="00C616B7" w:rsidP="00C616B7">
      <w:pPr>
        <w:pStyle w:val="ListParagraph"/>
        <w:numPr>
          <w:ilvl w:val="0"/>
          <w:numId w:val="17"/>
        </w:numPr>
        <w:rPr>
          <w:rFonts w:ascii="Times New Roman" w:hAnsi="Times New Roman" w:cs="Times New Roman"/>
          <w:sz w:val="24"/>
        </w:rPr>
      </w:pPr>
      <w:r>
        <w:rPr>
          <w:rFonts w:ascii="Times New Roman" w:hAnsi="Times New Roman" w:cs="Times New Roman"/>
          <w:sz w:val="24"/>
        </w:rPr>
        <w:t>Dampak Jangka Panjang</w:t>
      </w:r>
    </w:p>
    <w:p w14:paraId="6AB9ACDF" w14:textId="77777777" w:rsidR="00C616B7" w:rsidRDefault="00C616B7" w:rsidP="00C616B7">
      <w:pPr>
        <w:pStyle w:val="ListParagraph"/>
        <w:ind w:left="1854"/>
        <w:jc w:val="both"/>
        <w:rPr>
          <w:rFonts w:ascii="Times New Roman" w:hAnsi="Times New Roman" w:cs="Times New Roman"/>
          <w:sz w:val="24"/>
        </w:rPr>
      </w:pPr>
      <w:r w:rsidRPr="0066239D">
        <w:rPr>
          <w:rFonts w:ascii="Times New Roman" w:hAnsi="Times New Roman" w:cs="Times New Roman"/>
          <w:sz w:val="24"/>
        </w:rPr>
        <w:t xml:space="preserve">Korban </w:t>
      </w:r>
      <w:r>
        <w:rPr>
          <w:rFonts w:ascii="Times New Roman" w:hAnsi="Times New Roman" w:cs="Times New Roman"/>
          <w:sz w:val="24"/>
        </w:rPr>
        <w:t>bullying</w:t>
      </w:r>
      <w:r w:rsidRPr="0066239D">
        <w:rPr>
          <w:rFonts w:ascii="Times New Roman" w:hAnsi="Times New Roman" w:cs="Times New Roman"/>
          <w:sz w:val="24"/>
        </w:rPr>
        <w:t xml:space="preserve"> dapat menderita konsekuensi jangka panjang. Beberapa pemeriksaan menunjukkan bahwa korban pelecehan lebih cenderung menghadapi masalah mental dan medis aktual di kemudian hari.</w:t>
      </w:r>
    </w:p>
    <w:p w14:paraId="7029C81E" w14:textId="77777777" w:rsidR="00C616B7" w:rsidRPr="00B1096F" w:rsidRDefault="00C616B7" w:rsidP="00C616B7">
      <w:pPr>
        <w:pStyle w:val="ListParagraph"/>
        <w:ind w:left="1134"/>
        <w:rPr>
          <w:rFonts w:ascii="Times New Roman" w:hAnsi="Times New Roman" w:cs="Times New Roman"/>
          <w:sz w:val="24"/>
        </w:rPr>
      </w:pPr>
    </w:p>
    <w:p w14:paraId="0DEF1053" w14:textId="77777777" w:rsidR="00C616B7" w:rsidRPr="00765A51" w:rsidRDefault="00C616B7" w:rsidP="00C616B7">
      <w:pPr>
        <w:pStyle w:val="Heading3"/>
      </w:pPr>
      <w:bookmarkStart w:id="25" w:name="_Toc136983380"/>
      <w:r w:rsidRPr="00765A51">
        <w:t>Serial Drama Korea</w:t>
      </w:r>
      <w:bookmarkEnd w:id="25"/>
    </w:p>
    <w:p w14:paraId="27520982" w14:textId="77777777" w:rsidR="00C616B7" w:rsidRDefault="00C616B7" w:rsidP="00AF4302">
      <w:pPr>
        <w:ind w:left="709" w:firstLine="720"/>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t xml:space="preserve">Drakor merupakan sebuah audio visual drama Korea dengan penayangan mengalami pembagian menjadi beberapa episode atau </w:t>
      </w:r>
      <w:r w:rsidRPr="00765A51">
        <w:rPr>
          <w:rFonts w:ascii="Times New Roman" w:eastAsia="Times New Roman" w:hAnsi="Times New Roman" w:cs="Times New Roman"/>
          <w:i/>
          <w:sz w:val="24"/>
          <w:szCs w:val="24"/>
        </w:rPr>
        <w:t>season</w:t>
      </w:r>
      <w:r w:rsidRPr="00765A51">
        <w:rPr>
          <w:rFonts w:ascii="Times New Roman" w:eastAsia="Times New Roman" w:hAnsi="Times New Roman" w:cs="Times New Roman"/>
          <w:sz w:val="24"/>
          <w:szCs w:val="24"/>
        </w:rPr>
        <w:t xml:space="preserve"> berbahasa Korea dan ditayangkan di televisi Korea. Namun, dengan berkembangnya zaman yang yang mendorong kemajuan teknologi yang menjadi lebih maju dan canggih. Drama Korea ini pun dibuat dalam versi film konvensional (bioskop) dan versi digital yang dapat terdistribusi dengan jangkauan lebih luas bahkan luar negeri serta dapat dinikmati melakui gawai atau gadget yg terhubung dengan internet</w:t>
      </w:r>
      <w:r w:rsidR="00F82732">
        <w:rPr>
          <w:rFonts w:ascii="Times New Roman" w:eastAsia="Times New Roman" w:hAnsi="Times New Roman" w:cs="Times New Roman"/>
          <w:sz w:val="24"/>
          <w:szCs w:val="24"/>
        </w:rPr>
        <w:t>.</w:t>
      </w:r>
      <w:r w:rsidR="00F82732">
        <w:rPr>
          <w:rStyle w:val="FootnoteReference"/>
          <w:rFonts w:ascii="Times New Roman" w:eastAsia="Times New Roman" w:hAnsi="Times New Roman" w:cs="Times New Roman"/>
          <w:sz w:val="24"/>
          <w:szCs w:val="24"/>
        </w:rPr>
        <w:footnoteReference w:id="20"/>
      </w:r>
      <w:r w:rsidR="00F82732" w:rsidRPr="00765A51">
        <w:rPr>
          <w:rFonts w:ascii="Times New Roman" w:eastAsia="Times New Roman" w:hAnsi="Times New Roman" w:cs="Times New Roman"/>
          <w:sz w:val="24"/>
          <w:szCs w:val="24"/>
        </w:rPr>
        <w:t xml:space="preserve"> </w:t>
      </w:r>
      <w:r w:rsidRPr="00765A51">
        <w:rPr>
          <w:rFonts w:ascii="Times New Roman" w:eastAsia="Times New Roman" w:hAnsi="Times New Roman" w:cs="Times New Roman"/>
          <w:sz w:val="24"/>
          <w:szCs w:val="24"/>
        </w:rPr>
        <w:t>Distribusi digital drama korea yang sangat masif kemudahan akses serta audio visual yang menyentuh hati penonton, memengaruhi bertambahnya antusiasme masyarakat untuk menantikan dan menonton drama korea lainnya.</w:t>
      </w:r>
    </w:p>
    <w:p w14:paraId="11439366" w14:textId="77777777" w:rsidR="00C616B7" w:rsidRDefault="00C616B7" w:rsidP="00C616B7">
      <w:pPr>
        <w:ind w:left="709" w:firstLine="720"/>
        <w:jc w:val="both"/>
        <w:rPr>
          <w:rFonts w:ascii="Times New Roman" w:eastAsia="Times New Roman" w:hAnsi="Times New Roman" w:cs="Times New Roman"/>
          <w:sz w:val="24"/>
          <w:szCs w:val="24"/>
        </w:rPr>
      </w:pPr>
    </w:p>
    <w:p w14:paraId="687A7B5B" w14:textId="2EFAA421" w:rsidR="00C616B7" w:rsidRPr="00765A51" w:rsidRDefault="00C616B7" w:rsidP="00C616B7">
      <w:pPr>
        <w:pStyle w:val="Heading2"/>
      </w:pPr>
      <w:bookmarkStart w:id="26" w:name="_Toc136983381"/>
      <w:r>
        <w:t>Penelitian</w:t>
      </w:r>
      <w:r w:rsidRPr="00765A51">
        <w:t xml:space="preserve"> Terdahulu</w:t>
      </w:r>
      <w:bookmarkEnd w:id="26"/>
    </w:p>
    <w:p w14:paraId="3DDB40F4" w14:textId="23575708"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Ardi Nasrullah Farikhi tahun 2023, Analisis Semiotika John Fiske Tentang 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Remaja Dalam Film Unfriended (John Fiske's Semiotic Analysis Of 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In Adolescents In Unfriended Film). Penelitian ini berjenis jurnal  dengan metode analisis yang digunakan yaitu analisis semiotik model John Fiske. Hasil penelitian ini menunjukan salah satu jenis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itu </w:t>
      </w:r>
      <w:r w:rsidRPr="00765A51">
        <w:rPr>
          <w:rFonts w:ascii="Times New Roman" w:hAnsi="Times New Roman" w:cs="Times New Roman"/>
          <w:i/>
          <w:sz w:val="24"/>
          <w:szCs w:val="24"/>
        </w:rPr>
        <w:t>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menjadi masalah sosial yang didukung dengan kemajuan teknologi serta menjadi masalah nyata mengintai bagi remaja. Beda penelitian ini dengan peneliti terletak pada model semotika yang </w:t>
      </w:r>
      <w:r w:rsidRPr="00765A51">
        <w:rPr>
          <w:rFonts w:ascii="Times New Roman" w:hAnsi="Times New Roman" w:cs="Times New Roman"/>
          <w:sz w:val="24"/>
          <w:szCs w:val="24"/>
        </w:rPr>
        <w:lastRenderedPageBreak/>
        <w:t>digunakan dan objek yang diteliti bukanlah film melainkan serial drama (regional korea)</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1"/>
      </w:r>
      <w:r w:rsidR="00145326" w:rsidRPr="00765A51">
        <w:rPr>
          <w:rFonts w:ascii="Times New Roman" w:hAnsi="Times New Roman" w:cs="Times New Roman"/>
          <w:sz w:val="24"/>
          <w:szCs w:val="24"/>
        </w:rPr>
        <w:t xml:space="preserve"> </w:t>
      </w:r>
    </w:p>
    <w:p w14:paraId="1F57A3E3" w14:textId="77777777" w:rsidR="00C616B7" w:rsidRPr="00765A51" w:rsidRDefault="00C616B7" w:rsidP="00C616B7">
      <w:pPr>
        <w:pStyle w:val="ListParagraph"/>
        <w:ind w:left="709"/>
        <w:jc w:val="both"/>
        <w:rPr>
          <w:rFonts w:ascii="Times New Roman" w:hAnsi="Times New Roman" w:cs="Times New Roman"/>
          <w:sz w:val="24"/>
          <w:szCs w:val="24"/>
        </w:rPr>
      </w:pPr>
    </w:p>
    <w:p w14:paraId="00370DBE" w14:textId="65E7168B"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Olga Gorbatkova, Anastasia Katrich tahun 2020. Representation of the Concept "School Violence" in the Mirror of Contemporary American Cinema (1992–2020). Penelitian ini berjenis jurnal dengan analisis hermeneutik teks media. Pembahasan dalam penelitian ini yaitu tentang represetasi perilaku kekerasan sekolah pada sinema Amerika rentang tahun 1992-2020. Analisis dilakukan terhadap beberapa aspek seperti, plot dan karakter. Hasil dari penelitian ini menujukkan bahwa tinda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itu sangatlah fatal yang disebabkan oleh berbagai faktor motif masalah sosial (seperti dendam, kekuasaan, persaingan)</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2"/>
      </w:r>
      <w:r w:rsidR="00145326" w:rsidRPr="00765A51">
        <w:rPr>
          <w:rFonts w:ascii="Times New Roman" w:hAnsi="Times New Roman" w:cs="Times New Roman"/>
          <w:sz w:val="24"/>
          <w:szCs w:val="24"/>
        </w:rPr>
        <w:t xml:space="preserve"> </w:t>
      </w:r>
    </w:p>
    <w:p w14:paraId="5B16D012" w14:textId="77777777" w:rsidR="00C616B7" w:rsidRPr="00765A51" w:rsidRDefault="00C616B7" w:rsidP="00C616B7">
      <w:pPr>
        <w:ind w:left="709"/>
        <w:jc w:val="both"/>
        <w:rPr>
          <w:rFonts w:ascii="Times New Roman" w:hAnsi="Times New Roman" w:cs="Times New Roman"/>
          <w:sz w:val="24"/>
          <w:szCs w:val="24"/>
        </w:rPr>
      </w:pPr>
    </w:p>
    <w:p w14:paraId="1539162A" w14:textId="7F25A1E9"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urul Aulia Putri Tahun 2019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Pendidikan (Analisis Semiotika Film Sajen Karya Haqi Ahmad). Penelitian ini berjenis tesis dengan menggunakan objek sebuah film dan pendekatan kualitatif deksriptif analisis semiotika Charles Sanders Pierce dengan hasil penelitian menunju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umum terjadi di sekolah seperti kekeran fisik, ejekan, dan hinaan dengan dilihat menggunakan beberapa sudut pandang</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3"/>
      </w:r>
      <w:r w:rsidR="00145326" w:rsidRPr="00765A51">
        <w:rPr>
          <w:rFonts w:ascii="Times New Roman" w:hAnsi="Times New Roman" w:cs="Times New Roman"/>
          <w:sz w:val="24"/>
          <w:szCs w:val="24"/>
        </w:rPr>
        <w:t xml:space="preserve"> </w:t>
      </w:r>
    </w:p>
    <w:p w14:paraId="4A140008" w14:textId="77777777" w:rsidR="00C616B7" w:rsidRPr="00765A51" w:rsidRDefault="00C616B7" w:rsidP="00C616B7">
      <w:pPr>
        <w:ind w:left="709"/>
        <w:jc w:val="both"/>
        <w:rPr>
          <w:rFonts w:ascii="Times New Roman" w:hAnsi="Times New Roman" w:cs="Times New Roman"/>
          <w:sz w:val="24"/>
          <w:szCs w:val="24"/>
        </w:rPr>
      </w:pPr>
    </w:p>
    <w:p w14:paraId="7C520446" w14:textId="61C155DD" w:rsidR="00C616B7" w:rsidRPr="00765A51" w:rsidRDefault="00C616B7" w:rsidP="00145326">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Fadhila Nurul Atika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Joker (Analisis Semiotika Model Roland Barthes). Penelitian ini berjenis skripsi dengan menggunakan analisis semiotika Roland Barthes. Subjek yang digunakan dalam penelitian ini yaitu sebuah film berjudul Joker yang berbeda dengan peneliti yaitu menggunakan serial drama (regional korea). Hasil dari penelitian memaparkan mengenai berbgaia macam tindakan bulying yang dapat dialami oleh siapapun, kapanpun, dan dimanapu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dialkukan yait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dan verbal dengan menghina dan mengancam</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4"/>
      </w:r>
      <w:r w:rsidR="00145326" w:rsidRPr="00765A51">
        <w:rPr>
          <w:rFonts w:ascii="Times New Roman" w:hAnsi="Times New Roman" w:cs="Times New Roman"/>
          <w:sz w:val="24"/>
          <w:szCs w:val="24"/>
        </w:rPr>
        <w:t xml:space="preserve"> </w:t>
      </w:r>
    </w:p>
    <w:p w14:paraId="717AFBAB" w14:textId="5107E09E"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rum Indah Permata Sari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Film “My Little Baby, Jaya”. Penelitian ini berjenis skripsi menggunakan pendekatan kualitatif dengan model analisis yang digunakan yaitu analisis semiotika Charles Sanders Pierce berbeda dengan peenliti yang menggunakan anailisi Roland Barthes. Hasil penelitian menunjuk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terjadi dalam beberapa </w:t>
      </w:r>
      <w:r w:rsidRPr="00765A51">
        <w:rPr>
          <w:rFonts w:ascii="Times New Roman" w:hAnsi="Times New Roman" w:cs="Times New Roman"/>
          <w:sz w:val="24"/>
          <w:szCs w:val="24"/>
        </w:rPr>
        <w:lastRenderedPageBreak/>
        <w:t>bentuk seperti, verbal lisan, fisik, dan siber digital di dunia maya internet (</w:t>
      </w:r>
      <w:r w:rsidRPr="00765A51">
        <w:rPr>
          <w:rFonts w:ascii="Times New Roman" w:hAnsi="Times New Roman" w:cs="Times New Roman"/>
          <w:i/>
          <w:sz w:val="24"/>
          <w:szCs w:val="24"/>
        </w:rPr>
        <w:t>cyberspace</w:t>
      </w:r>
      <w:r w:rsidRPr="00765A51">
        <w:rPr>
          <w:rFonts w:ascii="Times New Roman" w:hAnsi="Times New Roman" w:cs="Times New Roman"/>
          <w:sz w:val="24"/>
          <w:szCs w:val="24"/>
        </w:rPr>
        <w:t>)</w:t>
      </w:r>
      <w:r w:rsidR="00145326">
        <w:rPr>
          <w:rFonts w:ascii="Times New Roman" w:hAnsi="Times New Roman" w:cs="Times New Roman"/>
          <w:sz w:val="24"/>
          <w:szCs w:val="24"/>
        </w:rPr>
        <w:t>.</w:t>
      </w:r>
      <w:r w:rsidR="00145326">
        <w:rPr>
          <w:rStyle w:val="FootnoteReference"/>
          <w:rFonts w:ascii="Times New Roman" w:hAnsi="Times New Roman" w:cs="Times New Roman"/>
          <w:sz w:val="24"/>
          <w:szCs w:val="24"/>
        </w:rPr>
        <w:footnoteReference w:id="25"/>
      </w:r>
      <w:r w:rsidR="00145326" w:rsidRPr="00765A51">
        <w:rPr>
          <w:rFonts w:ascii="Times New Roman" w:hAnsi="Times New Roman" w:cs="Times New Roman"/>
          <w:sz w:val="24"/>
          <w:szCs w:val="24"/>
        </w:rPr>
        <w:t xml:space="preserve"> </w:t>
      </w:r>
    </w:p>
    <w:p w14:paraId="1615D446" w14:textId="77777777" w:rsidR="00C616B7" w:rsidRPr="00765A51" w:rsidRDefault="00C616B7" w:rsidP="00C616B7">
      <w:pPr>
        <w:ind w:left="709"/>
        <w:jc w:val="both"/>
        <w:rPr>
          <w:rFonts w:ascii="Times New Roman" w:hAnsi="Times New Roman" w:cs="Times New Roman"/>
          <w:sz w:val="24"/>
          <w:szCs w:val="24"/>
        </w:rPr>
      </w:pPr>
    </w:p>
    <w:p w14:paraId="5E7D2C5D" w14:textId="77777777"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Akmad Fauzi, Analisis Semiotika Toleransi Beragama dalam Film PK (Peekay). Penelitian terdahulu ini berjenis skripsi dengan pendekatan penelitian kualitatif. Objek yang digunakan oleh penelitian terdahulu yaitu Film PK, sedangkan peneliti menggunakan objek berupa serial drama (regional korea) berjudul Revenge Of Others tahun 2022. Hasil penelitian terdahulu menunjukan tanda-tanda keberagaman keyakinan beragama dan toleransi yang terjadi dengan perbedaan itu</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6"/>
      </w:r>
      <w:r w:rsidR="00FA519B" w:rsidRPr="00765A51">
        <w:rPr>
          <w:rFonts w:ascii="Times New Roman" w:hAnsi="Times New Roman" w:cs="Times New Roman"/>
          <w:sz w:val="24"/>
          <w:szCs w:val="24"/>
        </w:rPr>
        <w:t xml:space="preserve"> </w:t>
      </w:r>
    </w:p>
    <w:p w14:paraId="031BC8B3" w14:textId="77777777" w:rsidR="00C616B7" w:rsidRPr="00765A51" w:rsidRDefault="00C616B7" w:rsidP="00C616B7">
      <w:pPr>
        <w:ind w:left="709"/>
        <w:jc w:val="both"/>
        <w:rPr>
          <w:rFonts w:ascii="Times New Roman" w:hAnsi="Times New Roman" w:cs="Times New Roman"/>
          <w:sz w:val="24"/>
          <w:szCs w:val="24"/>
        </w:rPr>
      </w:pPr>
    </w:p>
    <w:p w14:paraId="5BEF377E" w14:textId="72AC0410"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Tri Nanda Ghani R berjudul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i lingkungan Sekolah dalam film (Studi Analisis Semiotika Terhadap Film Mean Girls). Penelitian ini berjenis skripsi dengan menggunanan analisis model Roland Barthes. Objek yang digunakan berbeda dengan peneliti yaitu menggunakan serial drama (regional korea). Hasil penelitian terdahulu menunjukan bahwa </w:t>
      </w:r>
      <w:r>
        <w:rPr>
          <w:rFonts w:ascii="Times New Roman" w:hAnsi="Times New Roman" w:cs="Times New Roman"/>
          <w:i/>
          <w:sz w:val="24"/>
          <w:szCs w:val="24"/>
        </w:rPr>
        <w:t>bullying</w:t>
      </w:r>
      <w:r w:rsidRPr="00765A51">
        <w:rPr>
          <w:rFonts w:ascii="Times New Roman" w:hAnsi="Times New Roman" w:cs="Times New Roman"/>
          <w:sz w:val="24"/>
          <w:szCs w:val="24"/>
        </w:rPr>
        <w:t xml:space="preserve"> terjadi dimanapun bahkan di tepat pendidikan, dengan pelaku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itu yang memiliki sebuah kekuatan atau kekuasan baik secara fisik maupun level</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7"/>
      </w:r>
      <w:r w:rsidR="00FA519B" w:rsidRPr="00765A51">
        <w:rPr>
          <w:rFonts w:ascii="Times New Roman" w:hAnsi="Times New Roman" w:cs="Times New Roman"/>
          <w:sz w:val="24"/>
          <w:szCs w:val="24"/>
        </w:rPr>
        <w:t xml:space="preserve"> </w:t>
      </w:r>
    </w:p>
    <w:p w14:paraId="0330CD06" w14:textId="77777777" w:rsidR="00C616B7" w:rsidRPr="00765A51" w:rsidRDefault="00C616B7" w:rsidP="00C616B7">
      <w:pPr>
        <w:ind w:left="709"/>
        <w:jc w:val="both"/>
        <w:rPr>
          <w:rFonts w:ascii="Times New Roman" w:hAnsi="Times New Roman" w:cs="Times New Roman"/>
          <w:sz w:val="24"/>
          <w:szCs w:val="24"/>
        </w:rPr>
      </w:pPr>
    </w:p>
    <w:p w14:paraId="0236070C" w14:textId="57BC4BD1" w:rsidR="00C616B7" w:rsidRPr="00765A51"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Ajeng Septiani berjudul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alam Film Uahan Geojitmal: Kajian Sosiologi Sastra. Penelitian ini berjenis skripsi denga menggunakan pendekatan sastra. Hasil dalam penelitian terdahulu ini menunjukan beberapa pembagian bentuk-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terjad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rasional, verbal dan </w:t>
      </w:r>
      <w:r w:rsidRPr="00765A51">
        <w:rPr>
          <w:rFonts w:ascii="Times New Roman" w:hAnsi="Times New Roman" w:cs="Times New Roman"/>
          <w:i/>
          <w:sz w:val="24"/>
          <w:szCs w:val="24"/>
        </w:rPr>
        <w:t>cyber</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lm ini melakukan representasi dan kritik terhadap </w:t>
      </w:r>
      <w:r>
        <w:rPr>
          <w:rFonts w:ascii="Times New Roman" w:hAnsi="Times New Roman" w:cs="Times New Roman"/>
          <w:i/>
          <w:sz w:val="24"/>
          <w:szCs w:val="24"/>
        </w:rPr>
        <w:t>bullying</w:t>
      </w:r>
      <w:r w:rsidRPr="00765A51">
        <w:rPr>
          <w:rFonts w:ascii="Times New Roman" w:hAnsi="Times New Roman" w:cs="Times New Roman"/>
          <w:sz w:val="24"/>
          <w:szCs w:val="24"/>
        </w:rPr>
        <w:t xml:space="preserve"> yang terjadi sebagai sebuah masalah sosial yang serius di masyakara korea selatan</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8"/>
      </w:r>
      <w:r w:rsidR="00FA519B" w:rsidRPr="00765A51">
        <w:rPr>
          <w:rFonts w:ascii="Times New Roman" w:hAnsi="Times New Roman" w:cs="Times New Roman"/>
          <w:sz w:val="24"/>
          <w:szCs w:val="24"/>
        </w:rPr>
        <w:t xml:space="preserve"> </w:t>
      </w:r>
    </w:p>
    <w:p w14:paraId="6DB8FCC0" w14:textId="77777777" w:rsidR="00C616B7" w:rsidRPr="00765A51" w:rsidRDefault="00C616B7" w:rsidP="00C616B7">
      <w:pPr>
        <w:ind w:left="709"/>
        <w:jc w:val="both"/>
        <w:rPr>
          <w:rFonts w:ascii="Times New Roman" w:hAnsi="Times New Roman" w:cs="Times New Roman"/>
          <w:sz w:val="24"/>
          <w:szCs w:val="24"/>
        </w:rPr>
      </w:pPr>
    </w:p>
    <w:p w14:paraId="6CC534B9" w14:textId="6DB56957" w:rsidR="00C616B7" w:rsidRPr="00765A51" w:rsidRDefault="00C616B7" w:rsidP="00AF4302">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Prilly Geah Reskiani tahun 2021 berjudul Representas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di Dalam Film II. Penelitian ini berjenis skripsi dengan pendekatan penelitian kualitatif interpretatif analisis semiologi komunikasi. Hasil penelitian ini menunjukan berbgaia 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fisik, verbal, dan mental psikologis. </w:t>
      </w:r>
      <w:r w:rsidRPr="00765A51">
        <w:rPr>
          <w:rFonts w:ascii="Times New Roman" w:hAnsi="Times New Roman" w:cs="Times New Roman"/>
          <w:sz w:val="24"/>
          <w:szCs w:val="24"/>
        </w:rPr>
        <w:lastRenderedPageBreak/>
        <w:t>Objek penelitian terdahulu yaitu menggunakan audio visual film sedangkan peneliti menggunakan serial drama (regional korea)</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29"/>
      </w:r>
      <w:r w:rsidR="00FA519B" w:rsidRPr="00765A51">
        <w:rPr>
          <w:rFonts w:ascii="Times New Roman" w:hAnsi="Times New Roman" w:cs="Times New Roman"/>
          <w:sz w:val="24"/>
          <w:szCs w:val="24"/>
        </w:rPr>
        <w:t xml:space="preserve"> </w:t>
      </w:r>
    </w:p>
    <w:p w14:paraId="648493D1" w14:textId="77777777" w:rsidR="00C616B7" w:rsidRPr="00765A51" w:rsidRDefault="00C616B7" w:rsidP="00C616B7">
      <w:pPr>
        <w:ind w:left="709"/>
        <w:jc w:val="both"/>
        <w:rPr>
          <w:rFonts w:ascii="Times New Roman" w:hAnsi="Times New Roman" w:cs="Times New Roman"/>
          <w:sz w:val="24"/>
          <w:szCs w:val="24"/>
        </w:rPr>
      </w:pPr>
    </w:p>
    <w:p w14:paraId="4D27A772" w14:textId="361A38EB" w:rsidR="00C616B7" w:rsidRDefault="00C616B7" w:rsidP="00C616B7">
      <w:pPr>
        <w:pStyle w:val="ListParagraph"/>
        <w:numPr>
          <w:ilvl w:val="0"/>
          <w:numId w:val="11"/>
        </w:numPr>
        <w:ind w:left="709"/>
        <w:jc w:val="both"/>
        <w:rPr>
          <w:rFonts w:ascii="Times New Roman" w:hAnsi="Times New Roman" w:cs="Times New Roman"/>
          <w:sz w:val="24"/>
          <w:szCs w:val="24"/>
        </w:rPr>
      </w:pPr>
      <w:r w:rsidRPr="00765A51">
        <w:rPr>
          <w:rFonts w:ascii="Times New Roman" w:hAnsi="Times New Roman" w:cs="Times New Roman"/>
          <w:sz w:val="24"/>
          <w:szCs w:val="24"/>
        </w:rPr>
        <w:t xml:space="preserve">Nasution tahun 2018 berjudul Fenomena Perundungan Dalam Novel Ayah Mengapa Aku Berbeda Karya Agnes Davonar. Penelitian ini berjenis jurnal penelitian dengan pendekatan kualitatif analisis isi. Penelitian terdahulu sama dengan peneliti mengenai </w:t>
      </w:r>
      <w:r>
        <w:rPr>
          <w:rFonts w:ascii="Times New Roman" w:hAnsi="Times New Roman" w:cs="Times New Roman"/>
          <w:i/>
          <w:sz w:val="24"/>
          <w:szCs w:val="24"/>
        </w:rPr>
        <w:t>bullying</w:t>
      </w:r>
      <w:r w:rsidRPr="00765A51">
        <w:rPr>
          <w:rFonts w:ascii="Times New Roman" w:hAnsi="Times New Roman" w:cs="Times New Roman"/>
          <w:sz w:val="24"/>
          <w:szCs w:val="24"/>
        </w:rPr>
        <w:t xml:space="preserve"> atau perundungan. Objek penelitian terdahulu yang digunakan yaitu media novel, peneliti menggunakan media audio visual serial drama (regional korea). Hasil penelitian menunjukan bentuk-bentuk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erundungan) menjadi verbal, fisik, mental psikologis</w:t>
      </w:r>
      <w:r w:rsidR="00FA519B">
        <w:rPr>
          <w:rFonts w:ascii="Times New Roman" w:hAnsi="Times New Roman" w:cs="Times New Roman"/>
          <w:sz w:val="24"/>
          <w:szCs w:val="24"/>
        </w:rPr>
        <w:t>.</w:t>
      </w:r>
      <w:r w:rsidR="00FA519B">
        <w:rPr>
          <w:rStyle w:val="FootnoteReference"/>
          <w:rFonts w:ascii="Times New Roman" w:hAnsi="Times New Roman" w:cs="Times New Roman"/>
          <w:sz w:val="24"/>
          <w:szCs w:val="24"/>
        </w:rPr>
        <w:footnoteReference w:id="30"/>
      </w:r>
      <w:r w:rsidR="00FA519B">
        <w:rPr>
          <w:rFonts w:ascii="Times New Roman" w:hAnsi="Times New Roman" w:cs="Times New Roman"/>
          <w:sz w:val="24"/>
          <w:szCs w:val="24"/>
        </w:rPr>
        <w:t xml:space="preserve"> </w:t>
      </w:r>
    </w:p>
    <w:p w14:paraId="054F972F" w14:textId="77777777" w:rsidR="00C616B7" w:rsidRDefault="00C616B7" w:rsidP="00C616B7">
      <w:pPr>
        <w:rPr>
          <w:rFonts w:ascii="Times New Roman" w:hAnsi="Times New Roman" w:cs="Times New Roman"/>
          <w:sz w:val="24"/>
          <w:szCs w:val="24"/>
        </w:rPr>
      </w:pPr>
      <w:r>
        <w:rPr>
          <w:rFonts w:ascii="Times New Roman" w:hAnsi="Times New Roman" w:cs="Times New Roman"/>
          <w:sz w:val="24"/>
          <w:szCs w:val="24"/>
        </w:rPr>
        <w:br w:type="page"/>
      </w:r>
    </w:p>
    <w:p w14:paraId="5967A696"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786EB164" w14:textId="77777777" w:rsidR="00C616B7" w:rsidRDefault="00C616B7" w:rsidP="00C616B7">
      <w:pPr>
        <w:pStyle w:val="Heading1"/>
      </w:pPr>
      <w:r>
        <w:lastRenderedPageBreak/>
        <w:br/>
      </w:r>
      <w:bookmarkStart w:id="27" w:name="_Toc136983382"/>
      <w:r>
        <w:t>METODE PENELITIAN</w:t>
      </w:r>
      <w:bookmarkEnd w:id="27"/>
    </w:p>
    <w:p w14:paraId="49982E8E" w14:textId="77777777" w:rsidR="00C616B7" w:rsidRPr="000E55C8" w:rsidRDefault="00C616B7" w:rsidP="00C616B7"/>
    <w:p w14:paraId="6E3EE6B5" w14:textId="77777777" w:rsidR="00C616B7" w:rsidRDefault="00C616B7" w:rsidP="00C616B7">
      <w:pPr>
        <w:pStyle w:val="Heading2"/>
      </w:pPr>
      <w:bookmarkStart w:id="28" w:name="_Toc136983383"/>
      <w:r>
        <w:t>Pendekatan Penelitian</w:t>
      </w:r>
      <w:bookmarkEnd w:id="28"/>
    </w:p>
    <w:p w14:paraId="7E25A7E2" w14:textId="77777777"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dekatan yang yang digunakan dalam penelitian ini yaitu pendekatan kualitatif deskriptif. Dalam penedekatan ini, peneliti melalui proses interaksi yang mendalam dengan fenomena atau masalah yang akan diteliti secara alamiah.</w:t>
      </w:r>
    </w:p>
    <w:p w14:paraId="05A68C4E" w14:textId="49E24C9E" w:rsidR="00C616B7" w:rsidRPr="00765A51"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Penelitian kualitatif merupakan penelitian dengan melakukan pemahaman secara alamiah terhadap sosial atau fenomena yang akan disajikan secara kompleks dan terperinci sesuai dengan data yang didapatkan dari informan melalui kata-kata</w:t>
      </w:r>
      <w:r w:rsidR="002A2AF7">
        <w:rPr>
          <w:rFonts w:ascii="Times New Roman" w:hAnsi="Times New Roman" w:cs="Times New Roman"/>
          <w:sz w:val="24"/>
          <w:szCs w:val="24"/>
        </w:rPr>
        <w:t>.</w:t>
      </w:r>
      <w:r w:rsidR="002A2AF7">
        <w:rPr>
          <w:rStyle w:val="FootnoteReference"/>
          <w:rFonts w:ascii="Times New Roman" w:hAnsi="Times New Roman" w:cs="Times New Roman"/>
          <w:sz w:val="24"/>
          <w:szCs w:val="24"/>
        </w:rPr>
        <w:footnoteReference w:id="31"/>
      </w:r>
      <w:r w:rsidR="002A2AF7">
        <w:rPr>
          <w:rFonts w:ascii="Times New Roman" w:hAnsi="Times New Roman" w:cs="Times New Roman"/>
          <w:sz w:val="24"/>
          <w:szCs w:val="24"/>
        </w:rPr>
        <w:t xml:space="preserve"> </w:t>
      </w:r>
      <w:r w:rsidRPr="00765A51">
        <w:rPr>
          <w:rFonts w:ascii="Times New Roman" w:hAnsi="Times New Roman" w:cs="Times New Roman"/>
          <w:sz w:val="24"/>
          <w:szCs w:val="24"/>
        </w:rPr>
        <w:t>Menurut Lincoln, penelitian kualitatif merupakan penelitian yang dilakukan dalam sebuah kegiatan nyata (alamiah) untuk menafsirkan sebuah fenomena yang terjadi pada sosial dengan memaparkan secara naratif terhadap gambaran penemuan penelitian</w:t>
      </w:r>
      <w:r w:rsidR="002A2AF7">
        <w:rPr>
          <w:rFonts w:ascii="Times New Roman" w:hAnsi="Times New Roman" w:cs="Times New Roman"/>
          <w:sz w:val="24"/>
          <w:szCs w:val="24"/>
        </w:rPr>
        <w:t>.</w:t>
      </w:r>
      <w:r w:rsidR="002A2AF7">
        <w:rPr>
          <w:rStyle w:val="FootnoteReference"/>
          <w:rFonts w:ascii="Times New Roman" w:hAnsi="Times New Roman" w:cs="Times New Roman"/>
          <w:sz w:val="24"/>
          <w:szCs w:val="24"/>
        </w:rPr>
        <w:footnoteReference w:id="32"/>
      </w:r>
      <w:r w:rsidR="002A2AF7" w:rsidRPr="00765A51">
        <w:rPr>
          <w:rFonts w:ascii="Times New Roman" w:hAnsi="Times New Roman" w:cs="Times New Roman"/>
          <w:sz w:val="24"/>
          <w:szCs w:val="24"/>
        </w:rPr>
        <w:t xml:space="preserve"> </w:t>
      </w:r>
    </w:p>
    <w:p w14:paraId="616141E8" w14:textId="3A3BC298" w:rsidR="00C616B7" w:rsidRDefault="00C616B7" w:rsidP="00C616B7">
      <w:pPr>
        <w:ind w:left="426" w:firstLine="720"/>
        <w:jc w:val="both"/>
        <w:rPr>
          <w:rFonts w:ascii="Times New Roman" w:hAnsi="Times New Roman" w:cs="Times New Roman"/>
          <w:sz w:val="24"/>
          <w:szCs w:val="24"/>
        </w:rPr>
      </w:pPr>
      <w:r w:rsidRPr="00765A51">
        <w:rPr>
          <w:rFonts w:ascii="Times New Roman" w:hAnsi="Times New Roman" w:cs="Times New Roman"/>
          <w:sz w:val="24"/>
          <w:szCs w:val="24"/>
        </w:rPr>
        <w:t xml:space="preserve">Analisis semiotika roland barthes merupkana salah satu analisis teks media untuk memahami makna yang terdapat pada sebuah tanda-tanda. Pendekatan tersebut digunakan dalam pendekatan ini untuk melakukan analisis terhadap tanda pada adegan </w:t>
      </w:r>
      <w:r>
        <w:rPr>
          <w:rFonts w:ascii="Times New Roman" w:hAnsi="Times New Roman" w:cs="Times New Roman"/>
          <w:i/>
          <w:sz w:val="24"/>
          <w:szCs w:val="24"/>
        </w:rPr>
        <w:t>bullying</w:t>
      </w:r>
      <w:r w:rsidRPr="00765A51">
        <w:rPr>
          <w:rFonts w:ascii="Times New Roman" w:hAnsi="Times New Roman" w:cs="Times New Roman"/>
          <w:sz w:val="24"/>
          <w:szCs w:val="24"/>
        </w:rPr>
        <w:t xml:space="preserve"> pada serial drama korea Revenge Of Others 2022 sehingga mendapatkan representasi </w:t>
      </w:r>
      <w:r>
        <w:rPr>
          <w:rFonts w:ascii="Times New Roman" w:hAnsi="Times New Roman" w:cs="Times New Roman"/>
          <w:i/>
          <w:sz w:val="24"/>
          <w:szCs w:val="24"/>
        </w:rPr>
        <w:t>bullying</w:t>
      </w:r>
      <w:r w:rsidRPr="00765A51">
        <w:rPr>
          <w:rFonts w:ascii="Times New Roman" w:hAnsi="Times New Roman" w:cs="Times New Roman"/>
          <w:sz w:val="24"/>
          <w:szCs w:val="24"/>
        </w:rPr>
        <w:t>.</w:t>
      </w:r>
      <w:r>
        <w:rPr>
          <w:rFonts w:ascii="Times New Roman" w:hAnsi="Times New Roman" w:cs="Times New Roman"/>
          <w:sz w:val="24"/>
          <w:szCs w:val="24"/>
        </w:rPr>
        <w:t xml:space="preserve"> K</w:t>
      </w:r>
      <w:r w:rsidRPr="00722498">
        <w:rPr>
          <w:rFonts w:ascii="Times New Roman" w:hAnsi="Times New Roman" w:cs="Times New Roman"/>
          <w:sz w:val="24"/>
          <w:szCs w:val="24"/>
        </w:rPr>
        <w:t xml:space="preserve">ajian konotasi dan denotasi. Penelitian akan dilakukan dengan mengkaji pemaknaan tanda-tanda konteks </w:t>
      </w:r>
      <w:r>
        <w:rPr>
          <w:rFonts w:ascii="Times New Roman" w:hAnsi="Times New Roman" w:cs="Times New Roman"/>
          <w:i/>
          <w:sz w:val="24"/>
          <w:szCs w:val="24"/>
        </w:rPr>
        <w:t>bullying</w:t>
      </w:r>
      <w:r w:rsidRPr="00722498">
        <w:rPr>
          <w:rFonts w:ascii="Times New Roman" w:hAnsi="Times New Roman" w:cs="Times New Roman"/>
          <w:sz w:val="24"/>
          <w:szCs w:val="24"/>
        </w:rPr>
        <w:t xml:space="preserve"> terhadap drama korea Revenge Of Others 2022 sesuai analisis teks media konsep semiotika Roland Barthes.</w:t>
      </w:r>
    </w:p>
    <w:p w14:paraId="6B2A5C9C" w14:textId="77777777" w:rsidR="00C616B7" w:rsidRPr="00072357" w:rsidRDefault="00C616B7" w:rsidP="00C616B7">
      <w:pPr>
        <w:ind w:left="426" w:firstLine="720"/>
        <w:jc w:val="both"/>
      </w:pPr>
    </w:p>
    <w:p w14:paraId="532FCC20" w14:textId="058BFBB1" w:rsidR="00C616B7" w:rsidRDefault="00C616B7" w:rsidP="00C616B7">
      <w:pPr>
        <w:pStyle w:val="Heading2"/>
      </w:pPr>
      <w:bookmarkStart w:id="29" w:name="_Toc136983384"/>
      <w:r>
        <w:t xml:space="preserve">Subjek dan Objek </w:t>
      </w:r>
      <w:r w:rsidRPr="00882B6D">
        <w:t>Penelitian</w:t>
      </w:r>
      <w:bookmarkEnd w:id="29"/>
    </w:p>
    <w:p w14:paraId="6BB6C06A" w14:textId="77777777" w:rsidR="00C616B7" w:rsidRDefault="00C616B7" w:rsidP="00C616B7">
      <w:pPr>
        <w:ind w:left="426" w:firstLine="720"/>
        <w:jc w:val="both"/>
        <w:rPr>
          <w:rFonts w:ascii="Times New Roman" w:hAnsi="Times New Roman" w:cs="Times New Roman"/>
          <w:sz w:val="24"/>
          <w:szCs w:val="24"/>
        </w:rPr>
      </w:pPr>
      <w:r w:rsidRPr="00DE10C9">
        <w:rPr>
          <w:rFonts w:ascii="Times New Roman" w:hAnsi="Times New Roman" w:cs="Times New Roman"/>
          <w:sz w:val="24"/>
          <w:szCs w:val="24"/>
        </w:rPr>
        <w:t xml:space="preserve">Subjek yang digunakan pada penelitian ini merupakan serial drama korea rots, sedangkan objek pada penelitian ini yaitu berbagai adegan konteks </w:t>
      </w:r>
      <w:r>
        <w:rPr>
          <w:rFonts w:ascii="Times New Roman" w:hAnsi="Times New Roman" w:cs="Times New Roman"/>
          <w:i/>
          <w:sz w:val="24"/>
          <w:szCs w:val="24"/>
        </w:rPr>
        <w:t>bullying</w:t>
      </w:r>
      <w:r w:rsidRPr="00DE10C9">
        <w:rPr>
          <w:rFonts w:ascii="Times New Roman" w:hAnsi="Times New Roman" w:cs="Times New Roman"/>
          <w:sz w:val="24"/>
          <w:szCs w:val="24"/>
        </w:rPr>
        <w:t xml:space="preserve"> baik berupa visual maupun audio pada serial drama korea rots dengan acuan sesuai rumusan masalah penelitian.</w:t>
      </w:r>
    </w:p>
    <w:p w14:paraId="5D0085B6" w14:textId="77777777" w:rsidR="00C616B7" w:rsidRPr="00DE10C9" w:rsidRDefault="00C616B7" w:rsidP="00C616B7">
      <w:pPr>
        <w:ind w:left="426" w:firstLine="720"/>
        <w:jc w:val="both"/>
        <w:rPr>
          <w:rFonts w:ascii="Times New Roman" w:hAnsi="Times New Roman" w:cs="Times New Roman"/>
          <w:sz w:val="24"/>
          <w:szCs w:val="24"/>
        </w:rPr>
      </w:pPr>
    </w:p>
    <w:p w14:paraId="781683D6" w14:textId="230B564A" w:rsidR="00C616B7" w:rsidRDefault="00C616B7" w:rsidP="00C616B7">
      <w:pPr>
        <w:pStyle w:val="Heading2"/>
      </w:pPr>
      <w:bookmarkStart w:id="30" w:name="_Toc136983385"/>
      <w:r>
        <w:t xml:space="preserve">Jenis dan </w:t>
      </w:r>
      <w:r w:rsidRPr="00882B6D">
        <w:t>Sumber Data</w:t>
      </w:r>
      <w:bookmarkEnd w:id="30"/>
    </w:p>
    <w:p w14:paraId="12CC9817" w14:textId="77777777" w:rsidR="00C616B7" w:rsidRPr="00267CE9" w:rsidRDefault="00C616B7" w:rsidP="00C616B7">
      <w:pPr>
        <w:pStyle w:val="Heading3"/>
      </w:pPr>
      <w:bookmarkStart w:id="31" w:name="_Toc136983386"/>
      <w:r w:rsidRPr="00267CE9">
        <w:t>Data Primer</w:t>
      </w:r>
      <w:bookmarkEnd w:id="31"/>
    </w:p>
    <w:p w14:paraId="4DF35AD5" w14:textId="77777777" w:rsidR="00C616B7" w:rsidRDefault="00C616B7" w:rsidP="00C616B7">
      <w:pPr>
        <w:pStyle w:val="Heading3"/>
      </w:pPr>
      <w:bookmarkStart w:id="32" w:name="_Toc136983387"/>
      <w:r w:rsidRPr="00267CE9">
        <w:t>Data Sekunder</w:t>
      </w:r>
      <w:bookmarkEnd w:id="32"/>
    </w:p>
    <w:p w14:paraId="0BF08B3A" w14:textId="77777777" w:rsidR="00C616B7" w:rsidRPr="003301C7" w:rsidRDefault="00C616B7" w:rsidP="00AF4302"/>
    <w:p w14:paraId="2619EE7D" w14:textId="77777777" w:rsidR="00C616B7" w:rsidRDefault="00C616B7" w:rsidP="00C616B7">
      <w:pPr>
        <w:pStyle w:val="Heading2"/>
      </w:pPr>
      <w:bookmarkStart w:id="33" w:name="_Toc136983388"/>
      <w:r>
        <w:lastRenderedPageBreak/>
        <w:t>Waktu</w:t>
      </w:r>
      <w:r w:rsidRPr="00882B6D">
        <w:t xml:space="preserve"> Penelitian</w:t>
      </w:r>
      <w:bookmarkEnd w:id="33"/>
    </w:p>
    <w:p w14:paraId="4BDEF0A6" w14:textId="77777777" w:rsidR="00C616B7" w:rsidRPr="00526937" w:rsidRDefault="00C616B7" w:rsidP="00AF4302">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Penelitian ini dilakukan pada Mei tahun 2023 sampai dengan Juni tahun 2023</w:t>
      </w:r>
      <w:r w:rsidRPr="00526937">
        <w:rPr>
          <w:rFonts w:ascii="Times New Roman" w:hAnsi="Times New Roman" w:cs="Times New Roman"/>
          <w:sz w:val="24"/>
          <w:szCs w:val="24"/>
        </w:rPr>
        <w:t xml:space="preserve"> dengan rentang selama 1 bulan</w:t>
      </w:r>
      <w:r w:rsidRPr="00AF4302">
        <w:rPr>
          <w:rFonts w:ascii="Times New Roman" w:hAnsi="Times New Roman" w:cs="Times New Roman"/>
          <w:sz w:val="24"/>
          <w:szCs w:val="24"/>
        </w:rPr>
        <w:t>.</w:t>
      </w:r>
    </w:p>
    <w:p w14:paraId="42C2F5D5" w14:textId="77777777" w:rsidR="00C616B7" w:rsidRPr="00AF4302" w:rsidRDefault="00C616B7" w:rsidP="00AF4302">
      <w:pPr>
        <w:ind w:left="426" w:firstLine="720"/>
        <w:jc w:val="both"/>
        <w:rPr>
          <w:rFonts w:ascii="Times New Roman" w:hAnsi="Times New Roman" w:cs="Times New Roman"/>
        </w:rPr>
      </w:pPr>
    </w:p>
    <w:p w14:paraId="4C5DCAF0" w14:textId="77777777" w:rsidR="00C616B7" w:rsidRDefault="00C616B7" w:rsidP="00C616B7">
      <w:pPr>
        <w:pStyle w:val="Heading2"/>
      </w:pPr>
      <w:bookmarkStart w:id="34" w:name="_Toc136983389"/>
      <w:r w:rsidRPr="00882B6D">
        <w:t>Teknik Pengumpulan Data (Dokumentasi,Observasi)</w:t>
      </w:r>
      <w:bookmarkEnd w:id="34"/>
    </w:p>
    <w:p w14:paraId="453F3BDE" w14:textId="77777777" w:rsidR="00C616B7" w:rsidRDefault="00C616B7" w:rsidP="00C616B7">
      <w:pPr>
        <w:pStyle w:val="Heading3"/>
      </w:pPr>
      <w:bookmarkStart w:id="35" w:name="_Toc136983390"/>
      <w:r>
        <w:t>Observasi</w:t>
      </w:r>
      <w:bookmarkEnd w:id="35"/>
    </w:p>
    <w:p w14:paraId="25E895F5" w14:textId="519C301B" w:rsidR="00C616B7" w:rsidRPr="00E32751" w:rsidRDefault="00C616B7" w:rsidP="00C616B7">
      <w:pPr>
        <w:ind w:left="709" w:firstLine="720"/>
        <w:jc w:val="both"/>
        <w:rPr>
          <w:rFonts w:ascii="Times New Roman" w:hAnsi="Times New Roman" w:cs="Times New Roman"/>
          <w:sz w:val="24"/>
          <w:szCs w:val="24"/>
        </w:rPr>
      </w:pPr>
      <w:r w:rsidRPr="00E32751">
        <w:rPr>
          <w:rFonts w:ascii="Times New Roman" w:hAnsi="Times New Roman" w:cs="Times New Roman"/>
          <w:sz w:val="24"/>
          <w:szCs w:val="24"/>
        </w:rPr>
        <w:t>Observasi merupakan teknik pengumpulan data dengan melakukan pengamatan dengan panca indra terhadap suatu fenomena atau permasalahan yang diteliti</w:t>
      </w:r>
      <w:r w:rsidR="00684ACF">
        <w:rPr>
          <w:rFonts w:ascii="Times New Roman" w:hAnsi="Times New Roman" w:cs="Times New Roman"/>
          <w:sz w:val="24"/>
          <w:szCs w:val="24"/>
        </w:rPr>
        <w:t>.</w:t>
      </w:r>
      <w:r w:rsidR="00684ACF">
        <w:rPr>
          <w:rStyle w:val="FootnoteReference"/>
          <w:rFonts w:ascii="Times New Roman" w:hAnsi="Times New Roman" w:cs="Times New Roman"/>
          <w:sz w:val="24"/>
          <w:szCs w:val="24"/>
        </w:rPr>
        <w:footnoteReference w:id="33"/>
      </w:r>
      <w:r w:rsidRPr="00E32751">
        <w:rPr>
          <w:rFonts w:ascii="Times New Roman" w:hAnsi="Times New Roman" w:cs="Times New Roman"/>
          <w:sz w:val="24"/>
          <w:szCs w:val="24"/>
        </w:rPr>
        <w:t xml:space="preserve"> </w:t>
      </w:r>
      <w:r>
        <w:rPr>
          <w:rFonts w:ascii="Times New Roman" w:hAnsi="Times New Roman" w:cs="Times New Roman"/>
          <w:sz w:val="24"/>
          <w:szCs w:val="24"/>
        </w:rPr>
        <w:t xml:space="preserve">Hasil dari observasi dilakukan pencatatan secara sistematis sesuai dengan yang diteliti. </w:t>
      </w:r>
      <w:r w:rsidRPr="00E32751">
        <w:rPr>
          <w:rFonts w:ascii="Times New Roman" w:hAnsi="Times New Roman" w:cs="Times New Roman"/>
          <w:sz w:val="24"/>
          <w:szCs w:val="24"/>
        </w:rPr>
        <w:t>Sifat observasi penelitian ini yaitu observasi non partisipan, dimana peneliti menyaksikan fenomena dan melakukan pengamatan</w:t>
      </w:r>
      <w:r>
        <w:rPr>
          <w:rFonts w:ascii="Times New Roman" w:hAnsi="Times New Roman" w:cs="Times New Roman"/>
          <w:sz w:val="24"/>
          <w:szCs w:val="24"/>
        </w:rPr>
        <w:t xml:space="preserve"> secara independen</w:t>
      </w:r>
      <w:r w:rsidRPr="00E32751">
        <w:rPr>
          <w:rFonts w:ascii="Times New Roman" w:hAnsi="Times New Roman" w:cs="Times New Roman"/>
          <w:sz w:val="24"/>
          <w:szCs w:val="24"/>
        </w:rPr>
        <w:t xml:space="preserve"> terhadap fenomena pada serial drama Revenge Of Others 2022 dengan mengamati beberapa hal yang berkaitan dengan fokus penelitian</w:t>
      </w:r>
      <w:r w:rsidR="00684ACF">
        <w:rPr>
          <w:rFonts w:ascii="Times New Roman" w:hAnsi="Times New Roman" w:cs="Times New Roman"/>
          <w:sz w:val="24"/>
          <w:szCs w:val="24"/>
        </w:rPr>
        <w:t>.</w:t>
      </w:r>
      <w:r w:rsidR="00684ACF">
        <w:rPr>
          <w:rStyle w:val="FootnoteReference"/>
          <w:rFonts w:ascii="Times New Roman" w:hAnsi="Times New Roman" w:cs="Times New Roman"/>
          <w:sz w:val="24"/>
          <w:szCs w:val="24"/>
        </w:rPr>
        <w:footnoteReference w:id="34"/>
      </w:r>
      <w:r w:rsidR="00684ACF" w:rsidRPr="00E32751">
        <w:rPr>
          <w:rFonts w:ascii="Times New Roman" w:hAnsi="Times New Roman" w:cs="Times New Roman"/>
          <w:sz w:val="24"/>
          <w:szCs w:val="24"/>
        </w:rPr>
        <w:t xml:space="preserve"> </w:t>
      </w:r>
    </w:p>
    <w:p w14:paraId="66CD9777" w14:textId="77777777" w:rsidR="00C616B7" w:rsidRDefault="00C616B7" w:rsidP="00C616B7">
      <w:pPr>
        <w:pStyle w:val="Heading3"/>
      </w:pPr>
      <w:bookmarkStart w:id="36" w:name="_Toc136983391"/>
      <w:r>
        <w:t>Dokumentasi</w:t>
      </w:r>
      <w:bookmarkEnd w:id="36"/>
    </w:p>
    <w:p w14:paraId="7838AAA9" w14:textId="69B4BA02" w:rsidR="00C616B7" w:rsidRPr="00A3656C" w:rsidRDefault="00C616B7" w:rsidP="00C616B7">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Teknik pengumpulan data dokumentasi adalah metode pengumpulan data yang mengacu pada dokumen, catatan, dan rekaman yang telah ada sebelumnya. Teknik ini melibatkan pengumpulan informasi dari berbagai sumber seperti arsip, perpustakaan, atau basis data</w:t>
      </w:r>
      <w:r w:rsidR="002C0941">
        <w:rPr>
          <w:rFonts w:ascii="Times New Roman" w:hAnsi="Times New Roman" w:cs="Times New Roman"/>
          <w:sz w:val="24"/>
          <w:szCs w:val="24"/>
        </w:rPr>
        <w:t>.</w:t>
      </w:r>
      <w:r w:rsidR="002C0941">
        <w:rPr>
          <w:rStyle w:val="FootnoteReference"/>
          <w:rFonts w:ascii="Times New Roman" w:hAnsi="Times New Roman" w:cs="Times New Roman"/>
          <w:sz w:val="24"/>
          <w:szCs w:val="24"/>
        </w:rPr>
        <w:footnoteReference w:id="35"/>
      </w:r>
      <w:r w:rsidR="002C0941" w:rsidRPr="00A3656C">
        <w:rPr>
          <w:rFonts w:ascii="Times New Roman" w:hAnsi="Times New Roman" w:cs="Times New Roman"/>
          <w:sz w:val="24"/>
          <w:szCs w:val="24"/>
        </w:rPr>
        <w:t xml:space="preserve"> </w:t>
      </w:r>
    </w:p>
    <w:p w14:paraId="30F80DF5" w14:textId="77777777" w:rsidR="00C616B7" w:rsidRPr="00A3656C" w:rsidRDefault="00C616B7" w:rsidP="00C616B7">
      <w:pPr>
        <w:ind w:left="709" w:firstLine="720"/>
        <w:jc w:val="both"/>
        <w:rPr>
          <w:rFonts w:ascii="Times New Roman" w:hAnsi="Times New Roman" w:cs="Times New Roman"/>
          <w:sz w:val="24"/>
          <w:szCs w:val="24"/>
        </w:rPr>
      </w:pPr>
      <w:r w:rsidRPr="00A3656C">
        <w:rPr>
          <w:rFonts w:ascii="Times New Roman" w:hAnsi="Times New Roman" w:cs="Times New Roman"/>
          <w:sz w:val="24"/>
          <w:szCs w:val="24"/>
        </w:rPr>
        <w:t>Pengumpulan data dokumentasi sangat penting dalam penelitian, karena dapat memberikan informasi yang akurat dan valid. Selain itu, teknik ini juga dapat membantu peneliti dalam memperoleh data historis yang sulit diperoleh secara langsung.</w:t>
      </w:r>
    </w:p>
    <w:p w14:paraId="373C2D85" w14:textId="77777777" w:rsidR="00C616B7" w:rsidRPr="00A3656C" w:rsidRDefault="00C616B7" w:rsidP="00C616B7">
      <w:pPr>
        <w:ind w:left="709" w:firstLine="720"/>
        <w:jc w:val="both"/>
      </w:pPr>
      <w:r w:rsidRPr="00A3656C">
        <w:rPr>
          <w:rFonts w:ascii="Times New Roman" w:hAnsi="Times New Roman" w:cs="Times New Roman"/>
          <w:sz w:val="24"/>
          <w:szCs w:val="24"/>
        </w:rPr>
        <w:t>Beberapa contoh dokumen yang dapat digunakan dalam teknik pengumpulan data dokumentasi adalah laporan keuangan, buku catatan, dokumen kebijakan, dan rekaman video. Sebelum menggunakan dokumen tersebut, peneliti harus memastikan bahwa dokumen tersebut valid, akurat, dan relevan dengan topik penelitian.</w:t>
      </w:r>
    </w:p>
    <w:p w14:paraId="1AAB2607" w14:textId="77777777" w:rsidR="00C616B7" w:rsidRPr="00714A3E" w:rsidRDefault="00C616B7" w:rsidP="00C616B7"/>
    <w:p w14:paraId="32DEA4CC" w14:textId="77777777" w:rsidR="00C616B7" w:rsidRDefault="00C616B7" w:rsidP="00C616B7">
      <w:pPr>
        <w:pStyle w:val="Heading2"/>
      </w:pPr>
      <w:bookmarkStart w:id="37" w:name="_Toc136983392"/>
      <w:r>
        <w:t>Teknik Keabsahan/Validitas Data</w:t>
      </w:r>
      <w:bookmarkEnd w:id="37"/>
    </w:p>
    <w:p w14:paraId="17C47E90" w14:textId="36069D85" w:rsidR="00C616B7" w:rsidRPr="00E80746" w:rsidRDefault="00C616B7" w:rsidP="00C616B7">
      <w:pPr>
        <w:ind w:left="426" w:firstLine="720"/>
        <w:jc w:val="both"/>
        <w:rPr>
          <w:rFonts w:ascii="Times New Roman" w:hAnsi="Times New Roman" w:cs="Times New Roman"/>
          <w:sz w:val="24"/>
          <w:szCs w:val="24"/>
        </w:rPr>
      </w:pPr>
      <w:r w:rsidRPr="00E80746">
        <w:rPr>
          <w:rFonts w:ascii="Times New Roman" w:hAnsi="Times New Roman" w:cs="Times New Roman"/>
          <w:sz w:val="24"/>
          <w:szCs w:val="24"/>
        </w:rPr>
        <w:t xml:space="preserve">Penting untuk memastikan keabsahan bahan penelitian agar informasi yang dihasilkan valid dan dapat dipercaya. Dalam penelitian ini, penulis melakukan beberapa pengujian, termasuk uji kredibilitas, untuk menjaga keabsahan materi. Teknik lain yang digunakan dalam penelitian kualitatif untuk memperluas observasi, meningkatkan determinasi penelitian, dan menguji keabsahan informasi antara lain dengan melakukan triangulasi, </w:t>
      </w:r>
      <w:r w:rsidRPr="00E80746">
        <w:rPr>
          <w:rFonts w:ascii="Times New Roman" w:hAnsi="Times New Roman" w:cs="Times New Roman"/>
          <w:sz w:val="24"/>
          <w:szCs w:val="24"/>
        </w:rPr>
        <w:lastRenderedPageBreak/>
        <w:t>berbicara dengan teman, menganalisis kasus negatif, hingga member control. Dalam penelitian ini, penulis memilih teknik triangulasi untuk menguji kredibilitas penelitian.</w:t>
      </w:r>
    </w:p>
    <w:p w14:paraId="4D4A03F4" w14:textId="4036779F" w:rsidR="00C616B7" w:rsidRPr="00AF4302" w:rsidRDefault="00C616B7" w:rsidP="00C616B7">
      <w:pPr>
        <w:ind w:left="426" w:firstLine="720"/>
        <w:jc w:val="both"/>
        <w:rPr>
          <w:rFonts w:ascii="Times New Roman" w:hAnsi="Times New Roman" w:cs="Times New Roman"/>
          <w:sz w:val="24"/>
          <w:szCs w:val="24"/>
        </w:rPr>
      </w:pPr>
      <w:r w:rsidRPr="00AF4302">
        <w:rPr>
          <w:rFonts w:ascii="Times New Roman" w:hAnsi="Times New Roman" w:cs="Times New Roman"/>
          <w:sz w:val="24"/>
          <w:szCs w:val="24"/>
        </w:rPr>
        <w:t>Keabsahan informasi sangatlah penting dalam sebuah penelitian untuk melakukan verifikasi sumber data informasi yang didapatkan dengan metode yang berbeda. Ada beberapa jenis verifikasi triangulasi, yaitu,: cross check metode penelitian antar peneliti, cross check sumber, dan cross check sumber data informasi.</w:t>
      </w:r>
    </w:p>
    <w:p w14:paraId="2B868F31" w14:textId="77777777" w:rsidR="00C616B7" w:rsidRDefault="00C616B7" w:rsidP="00C616B7"/>
    <w:p w14:paraId="643025B0" w14:textId="77777777" w:rsidR="00C616B7" w:rsidRPr="003301C7" w:rsidRDefault="00C616B7" w:rsidP="00C616B7"/>
    <w:p w14:paraId="2622B771" w14:textId="4F8D129B" w:rsidR="00C616B7" w:rsidRPr="00882B6D" w:rsidRDefault="00C616B7" w:rsidP="00C616B7">
      <w:pPr>
        <w:pStyle w:val="Heading2"/>
      </w:pPr>
      <w:bookmarkStart w:id="38" w:name="_Toc136983393"/>
      <w:r w:rsidRPr="00882B6D">
        <w:t xml:space="preserve">Teknik </w:t>
      </w:r>
      <w:r>
        <w:t>Analisis</w:t>
      </w:r>
      <w:r w:rsidRPr="00882B6D">
        <w:t xml:space="preserve"> Data</w:t>
      </w:r>
      <w:bookmarkEnd w:id="38"/>
    </w:p>
    <w:p w14:paraId="1CE4301C" w14:textId="63342F16" w:rsidR="00C616B7" w:rsidRPr="003301C7" w:rsidRDefault="00C616B7" w:rsidP="00AF4302">
      <w:pPr>
        <w:ind w:left="426" w:firstLine="720"/>
        <w:jc w:val="both"/>
        <w:rPr>
          <w:rFonts w:ascii="Times New Roman" w:hAnsi="Times New Roman" w:cs="Times New Roman"/>
          <w:sz w:val="24"/>
        </w:rPr>
      </w:pPr>
      <w:r w:rsidRPr="00AF4302">
        <w:rPr>
          <w:rFonts w:ascii="Times New Roman" w:hAnsi="Times New Roman" w:cs="Times New Roman"/>
          <w:sz w:val="24"/>
        </w:rPr>
        <w:t>Teknik Analisis Data</w:t>
      </w:r>
      <w:r w:rsidRPr="003301C7">
        <w:rPr>
          <w:rFonts w:ascii="Times New Roman" w:hAnsi="Times New Roman" w:cs="Times New Roman"/>
          <w:sz w:val="24"/>
        </w:rPr>
        <w:t xml:space="preserve"> Teknik </w:t>
      </w:r>
      <w:r w:rsidRPr="00454003">
        <w:rPr>
          <w:rFonts w:ascii="Times New Roman" w:hAnsi="Times New Roman" w:cs="Times New Roman"/>
          <w:sz w:val="24"/>
        </w:rPr>
        <w:t>analisis merupakan proses analisa yang dilakukan terhadap data-data penelitian dengan menggunakan teknik pengumpulan data. Proses analisis data yaitu seperti pengelompokan data, melakukan penjabaran data serta mencari pola pada data dengan pemaran hasil analisis disusun secara sistematis</w:t>
      </w:r>
      <w:r w:rsidR="002C0941">
        <w:rPr>
          <w:rFonts w:ascii="Times New Roman" w:hAnsi="Times New Roman" w:cs="Times New Roman"/>
          <w:sz w:val="24"/>
        </w:rPr>
        <w:t>.</w:t>
      </w:r>
      <w:r w:rsidR="002C0941">
        <w:rPr>
          <w:rStyle w:val="FootnoteReference"/>
          <w:rFonts w:ascii="Times New Roman" w:hAnsi="Times New Roman" w:cs="Times New Roman"/>
          <w:sz w:val="24"/>
        </w:rPr>
        <w:footnoteReference w:id="36"/>
      </w:r>
      <w:r w:rsidR="00565E31" w:rsidRPr="003301C7">
        <w:rPr>
          <w:rFonts w:ascii="Times New Roman" w:hAnsi="Times New Roman" w:cs="Times New Roman"/>
          <w:sz w:val="24"/>
        </w:rPr>
        <w:t xml:space="preserve"> </w:t>
      </w:r>
    </w:p>
    <w:p w14:paraId="6DABFBC0" w14:textId="77777777" w:rsidR="00C616B7" w:rsidRPr="00AF4302" w:rsidRDefault="00C616B7" w:rsidP="00AF4302">
      <w:pPr>
        <w:ind w:left="426" w:firstLine="720"/>
        <w:jc w:val="both"/>
        <w:rPr>
          <w:rFonts w:ascii="Times New Roman" w:hAnsi="Times New Roman" w:cs="Times New Roman"/>
        </w:rPr>
      </w:pPr>
      <w:r w:rsidRPr="00454003">
        <w:rPr>
          <w:rFonts w:ascii="Times New Roman" w:hAnsi="Times New Roman" w:cs="Times New Roman"/>
          <w:sz w:val="24"/>
        </w:rPr>
        <w:t xml:space="preserve">Tahap analisis data memiliki peran yang sangat penting dalam sebuah peneltian agar dapat menyelesaikan permasalah atau fokus dalam penelitian. Analisis yang dilakukan yaitu menegelompokkan berbagai adegan yang sesuai dengan permasalahan penelitian. Selanjutnya, data yang didapatkan akan dianalisis dengan analisis semiotika model Roland Barthes yaitu melakukan ekstraksi denotasi dan konotasi terhadap beberapa adegan yang mengandung </w:t>
      </w:r>
      <w:r w:rsidRPr="00AF4302">
        <w:rPr>
          <w:rFonts w:ascii="Times New Roman" w:hAnsi="Times New Roman" w:cs="Times New Roman"/>
          <w:sz w:val="24"/>
        </w:rPr>
        <w:t xml:space="preserve"> </w:t>
      </w:r>
      <w:r>
        <w:rPr>
          <w:rFonts w:ascii="Times New Roman" w:hAnsi="Times New Roman" w:cs="Times New Roman"/>
          <w:i/>
          <w:sz w:val="24"/>
        </w:rPr>
        <w:t>bullying</w:t>
      </w:r>
      <w:r w:rsidRPr="003301C7">
        <w:rPr>
          <w:rFonts w:ascii="Times New Roman" w:hAnsi="Times New Roman" w:cs="Times New Roman"/>
          <w:sz w:val="24"/>
        </w:rPr>
        <w:t xml:space="preserve"> dan melakukan pemaknaan pesan </w:t>
      </w:r>
      <w:r>
        <w:rPr>
          <w:rFonts w:ascii="Times New Roman" w:hAnsi="Times New Roman" w:cs="Times New Roman"/>
          <w:i/>
          <w:sz w:val="24"/>
        </w:rPr>
        <w:t>bullying</w:t>
      </w:r>
      <w:r w:rsidRPr="003301C7">
        <w:rPr>
          <w:rFonts w:ascii="Times New Roman" w:hAnsi="Times New Roman" w:cs="Times New Roman"/>
          <w:sz w:val="24"/>
        </w:rPr>
        <w:t xml:space="preserve">, sehingga mengetahui representasi </w:t>
      </w:r>
      <w:r>
        <w:rPr>
          <w:rFonts w:ascii="Times New Roman" w:hAnsi="Times New Roman" w:cs="Times New Roman"/>
          <w:i/>
          <w:sz w:val="24"/>
        </w:rPr>
        <w:t>bullying</w:t>
      </w:r>
      <w:r w:rsidRPr="003301C7">
        <w:rPr>
          <w:rFonts w:ascii="Times New Roman" w:hAnsi="Times New Roman" w:cs="Times New Roman"/>
          <w:sz w:val="24"/>
        </w:rPr>
        <w:t xml:space="preserve"> pada serial drama korea Revenge Of Others 2022.</w:t>
      </w:r>
    </w:p>
    <w:p w14:paraId="79E5F998" w14:textId="77777777" w:rsidR="00C616B7" w:rsidRDefault="00C616B7" w:rsidP="00C616B7">
      <w:r>
        <w:br w:type="page"/>
      </w:r>
    </w:p>
    <w:p w14:paraId="06A53E5F"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0C56899F" w14:textId="77777777" w:rsidR="00C616B7" w:rsidRDefault="00C616B7" w:rsidP="00C616B7">
      <w:pPr>
        <w:pStyle w:val="Heading1"/>
      </w:pPr>
      <w:r>
        <w:lastRenderedPageBreak/>
        <w:br/>
      </w:r>
      <w:bookmarkStart w:id="39" w:name="_Toc136983394"/>
      <w:r>
        <w:t>HASIL PENELITIAN</w:t>
      </w:r>
      <w:bookmarkEnd w:id="39"/>
    </w:p>
    <w:p w14:paraId="6EEA5AB2" w14:textId="77777777" w:rsidR="00C616B7" w:rsidRDefault="00C616B7" w:rsidP="00C616B7"/>
    <w:p w14:paraId="2FA658E0" w14:textId="77777777" w:rsidR="00C616B7" w:rsidRDefault="00C616B7" w:rsidP="00C616B7">
      <w:pPr>
        <w:pStyle w:val="Heading2"/>
      </w:pPr>
      <w:bookmarkStart w:id="40" w:name="_Toc136983395"/>
      <w:r>
        <w:t>Gambaran Umum Serial Drama Revenge Of Others 2022</w:t>
      </w:r>
      <w:bookmarkEnd w:id="40"/>
    </w:p>
    <w:p w14:paraId="1BAC46BE" w14:textId="77777777" w:rsidR="00C616B7" w:rsidRDefault="00C616B7" w:rsidP="00C616B7">
      <w:pPr>
        <w:pStyle w:val="Heading2"/>
      </w:pPr>
      <w:bookmarkStart w:id="41" w:name="_Toc136983396"/>
      <w:r>
        <w:t>Sajian Data</w:t>
      </w:r>
      <w:bookmarkEnd w:id="41"/>
    </w:p>
    <w:p w14:paraId="3B22B7CC" w14:textId="77777777" w:rsidR="00C616B7" w:rsidRDefault="00C616B7" w:rsidP="00C616B7">
      <w:pPr>
        <w:pStyle w:val="Heading2"/>
      </w:pPr>
      <w:bookmarkStart w:id="42" w:name="_Toc136983397"/>
      <w:r>
        <w:t xml:space="preserve">Analisis </w:t>
      </w:r>
      <w:r>
        <w:rPr>
          <w:i/>
        </w:rPr>
        <w:t>Bullying</w:t>
      </w:r>
      <w:r>
        <w:t xml:space="preserve"> Dalam Serial Drama Revenge Of Others 2022</w:t>
      </w:r>
      <w:bookmarkEnd w:id="42"/>
    </w:p>
    <w:p w14:paraId="3DF1DF9B" w14:textId="77777777" w:rsidR="00C616B7" w:rsidRDefault="00C616B7" w:rsidP="00C616B7">
      <w:r>
        <w:br w:type="page"/>
      </w:r>
    </w:p>
    <w:p w14:paraId="031C16A1" w14:textId="77777777" w:rsidR="00C616B7" w:rsidRDefault="00C616B7" w:rsidP="00C616B7">
      <w:pPr>
        <w:pStyle w:val="Heading1"/>
        <w:sectPr w:rsidR="00C616B7" w:rsidSect="00C616B7">
          <w:pgSz w:w="11909" w:h="16834"/>
          <w:pgMar w:top="1701" w:right="1701" w:bottom="1701" w:left="2268" w:header="720" w:footer="720" w:gutter="0"/>
          <w:cols w:space="720"/>
          <w:titlePg/>
          <w:docGrid w:linePitch="299"/>
        </w:sectPr>
      </w:pPr>
    </w:p>
    <w:p w14:paraId="679CBF61" w14:textId="77777777" w:rsidR="00C616B7" w:rsidRPr="00D4337B" w:rsidRDefault="00C616B7" w:rsidP="00C616B7">
      <w:pPr>
        <w:pStyle w:val="Heading1"/>
      </w:pPr>
      <w:r>
        <w:lastRenderedPageBreak/>
        <w:br/>
      </w:r>
      <w:bookmarkStart w:id="43" w:name="_Toc136983398"/>
      <w:r>
        <w:t>PENUTUP</w:t>
      </w:r>
      <w:bookmarkEnd w:id="43"/>
    </w:p>
    <w:p w14:paraId="0366E27B" w14:textId="77777777" w:rsidR="00C616B7" w:rsidRPr="00765A51" w:rsidRDefault="00C616B7" w:rsidP="00C616B7">
      <w:pPr>
        <w:ind w:left="709" w:firstLine="720"/>
        <w:jc w:val="both"/>
        <w:rPr>
          <w:rFonts w:ascii="Times New Roman" w:eastAsia="Times New Roman" w:hAnsi="Times New Roman" w:cs="Times New Roman"/>
          <w:sz w:val="24"/>
          <w:szCs w:val="24"/>
        </w:rPr>
      </w:pPr>
    </w:p>
    <w:p w14:paraId="1D0B44EE" w14:textId="77777777" w:rsidR="00C616B7" w:rsidRPr="00D4337B" w:rsidRDefault="00C616B7" w:rsidP="00C616B7">
      <w:pPr>
        <w:pStyle w:val="Heading2"/>
      </w:pPr>
      <w:bookmarkStart w:id="44" w:name="_Toc136983399"/>
      <w:r w:rsidRPr="00D4337B">
        <w:t>Kesimpulan</w:t>
      </w:r>
      <w:bookmarkEnd w:id="44"/>
    </w:p>
    <w:p w14:paraId="5460136F" w14:textId="77777777" w:rsidR="00C616B7" w:rsidRPr="007D6233" w:rsidRDefault="00C616B7" w:rsidP="00C616B7">
      <w:pPr>
        <w:pStyle w:val="Heading2"/>
        <w:rPr>
          <w:rFonts w:cs="Times New Roman"/>
          <w:szCs w:val="24"/>
        </w:rPr>
      </w:pPr>
      <w:bookmarkStart w:id="45" w:name="_Toc136983400"/>
      <w:r w:rsidRPr="00D4337B">
        <w:t>Saran</w:t>
      </w:r>
      <w:bookmarkEnd w:id="45"/>
    </w:p>
    <w:p w14:paraId="04D67347" w14:textId="77777777" w:rsidR="00C616B7" w:rsidRDefault="00C616B7" w:rsidP="00C616B7">
      <w:pPr>
        <w:pStyle w:val="Heading3"/>
      </w:pPr>
      <w:bookmarkStart w:id="46" w:name="_Toc136983401"/>
      <w:r>
        <w:t>Peneliti Selanjutnya</w:t>
      </w:r>
      <w:bookmarkEnd w:id="46"/>
    </w:p>
    <w:p w14:paraId="32111820" w14:textId="77777777" w:rsidR="00C616B7" w:rsidRPr="00765A51" w:rsidRDefault="00C616B7" w:rsidP="00C616B7">
      <w:pPr>
        <w:pStyle w:val="Heading3"/>
      </w:pPr>
      <w:bookmarkStart w:id="47" w:name="_Toc136983402"/>
      <w:r>
        <w:t>Khalayak Umum</w:t>
      </w:r>
      <w:bookmarkEnd w:id="47"/>
      <w:r w:rsidRPr="00765A51">
        <w:br w:type="page"/>
      </w:r>
    </w:p>
    <w:p w14:paraId="54D75958" w14:textId="77777777" w:rsidR="00C616B7" w:rsidRDefault="00C616B7" w:rsidP="00C616B7">
      <w:pPr>
        <w:pStyle w:val="Heading1"/>
        <w:numPr>
          <w:ilvl w:val="0"/>
          <w:numId w:val="0"/>
        </w:numPr>
        <w:ind w:left="360"/>
        <w:sectPr w:rsidR="00C616B7" w:rsidSect="00C616B7">
          <w:pgSz w:w="11909" w:h="16834"/>
          <w:pgMar w:top="1701" w:right="1701" w:bottom="1701" w:left="2268" w:header="720" w:footer="720" w:gutter="0"/>
          <w:cols w:space="720"/>
          <w:titlePg/>
          <w:docGrid w:linePitch="299"/>
        </w:sectPr>
      </w:pPr>
    </w:p>
    <w:p w14:paraId="648B5703" w14:textId="77777777" w:rsidR="00C616B7" w:rsidRPr="00765A51" w:rsidRDefault="00C616B7" w:rsidP="00C616B7">
      <w:pPr>
        <w:pStyle w:val="Heading1"/>
        <w:numPr>
          <w:ilvl w:val="0"/>
          <w:numId w:val="0"/>
        </w:numPr>
        <w:ind w:left="360"/>
        <w:rPr>
          <w:rFonts w:eastAsia="Times New Roman"/>
        </w:rPr>
      </w:pPr>
      <w:bookmarkStart w:id="48" w:name="_Toc136983403"/>
      <w:r w:rsidRPr="00765A51">
        <w:lastRenderedPageBreak/>
        <w:t>DAFTAR PUSTAKA</w:t>
      </w:r>
      <w:bookmarkEnd w:id="48"/>
    </w:p>
    <w:p w14:paraId="50960A52" w14:textId="77777777" w:rsidR="00C616B7" w:rsidRPr="00765A51" w:rsidRDefault="00C616B7" w:rsidP="00C616B7">
      <w:pPr>
        <w:rPr>
          <w:rFonts w:ascii="Times New Roman" w:eastAsia="Times New Roman" w:hAnsi="Times New Roman" w:cs="Times New Roman"/>
          <w:sz w:val="24"/>
          <w:szCs w:val="24"/>
        </w:rPr>
      </w:pPr>
    </w:p>
    <w:p w14:paraId="6203369C" w14:textId="77777777" w:rsidR="002C0941" w:rsidRPr="002C0941" w:rsidRDefault="00C616B7" w:rsidP="005E0C52">
      <w:pPr>
        <w:pStyle w:val="Bibliography"/>
        <w:spacing w:after="0"/>
        <w:jc w:val="both"/>
        <w:rPr>
          <w:rFonts w:ascii="Times New Roman" w:hAnsi="Times New Roman" w:cs="Times New Roman"/>
          <w:sz w:val="24"/>
        </w:rPr>
      </w:pPr>
      <w:r w:rsidRPr="00765A51">
        <w:rPr>
          <w:rFonts w:eastAsia="Times New Roman"/>
        </w:rPr>
        <w:fldChar w:fldCharType="begin"/>
      </w:r>
      <w:r>
        <w:rPr>
          <w:rFonts w:eastAsia="Times New Roman"/>
        </w:rPr>
        <w:instrText xml:space="preserve"> ADDIN ZOTERO_BIBL {"uncited":[],"omitted":[],"custom":[]} CSL_BIBLIOGRAPHY </w:instrText>
      </w:r>
      <w:r w:rsidRPr="00765A51">
        <w:rPr>
          <w:rFonts w:eastAsia="Times New Roman"/>
        </w:rPr>
        <w:fldChar w:fldCharType="separate"/>
      </w:r>
      <w:r w:rsidR="002C0941" w:rsidRPr="002C0941">
        <w:rPr>
          <w:rFonts w:ascii="Times New Roman" w:hAnsi="Times New Roman" w:cs="Times New Roman"/>
          <w:sz w:val="24"/>
        </w:rPr>
        <w:t xml:space="preserve">Affairs (ASPA), Assistant Secretary for Public, ‘Effects of Bullying’, </w:t>
      </w:r>
      <w:r w:rsidR="002C0941" w:rsidRPr="002C0941">
        <w:rPr>
          <w:rFonts w:ascii="Times New Roman" w:hAnsi="Times New Roman" w:cs="Times New Roman"/>
          <w:i/>
          <w:iCs/>
          <w:sz w:val="24"/>
        </w:rPr>
        <w:t>StopBullying.Gov</w:t>
      </w:r>
      <w:r w:rsidR="002C0941" w:rsidRPr="002C0941">
        <w:rPr>
          <w:rFonts w:ascii="Times New Roman" w:hAnsi="Times New Roman" w:cs="Times New Roman"/>
          <w:sz w:val="24"/>
        </w:rPr>
        <w:t>, 2019 &lt;https://www.stopbullying.gov/bullying/effects&gt; [accessed 6 June 2023]</w:t>
      </w:r>
    </w:p>
    <w:p w14:paraId="3052FAFB"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Atika, Fadhila Nurul, ‘Representasi Bullying Dalam Film Joker: Analisis Semiotika Model Roland Barthes’ (unpublished PhD Thesis, UIN Sunan Ampel Surabaya, 2020)</w:t>
      </w:r>
    </w:p>
    <w:p w14:paraId="7A732FC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Aziza Cahyani Kemala, Putri, ‘Analisis Karakter Ponyo Dalam Anime Gaku No Ue No Ponyo Dengan Teori Semiotika Roland Barthess’ (unpublished PhD Thesis, UNSADA, 2023)</w:t>
      </w:r>
    </w:p>
    <w:p w14:paraId="2FFC887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Farikhi, Ardi Nasrullah, ‘Analisis Semiotika John Fiske Tentang Cyberbullying Pada Remaja Dalam Film Unfriended (John Fiske’s Semiotic Analysis Of Cyberbullying In Adolescents In Unfriended Film)’, </w:t>
      </w:r>
      <w:r w:rsidRPr="002C0941">
        <w:rPr>
          <w:rFonts w:ascii="Times New Roman" w:hAnsi="Times New Roman" w:cs="Times New Roman"/>
          <w:i/>
          <w:iCs/>
          <w:sz w:val="24"/>
        </w:rPr>
        <w:t>Journal SOSIOLOGI</w:t>
      </w:r>
      <w:r w:rsidRPr="002C0941">
        <w:rPr>
          <w:rFonts w:ascii="Times New Roman" w:hAnsi="Times New Roman" w:cs="Times New Roman"/>
          <w:sz w:val="24"/>
        </w:rPr>
        <w:t>, 6.1 (2023), 20–26</w:t>
      </w:r>
    </w:p>
    <w:p w14:paraId="060AEB8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Fauzi, Akmad, ‘Analisis Semiotika Toleransi Beragama Dalam Film PK (PEEKAY)’ (unpublished B.S. thesis, Fakultas Ilmu Dakwah dan Ilmu KomunikasiUniversitas Islam Negeri Syarif Hidayatullah Jakarta, 2020)</w:t>
      </w:r>
    </w:p>
    <w:p w14:paraId="6BF9A441"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Fitri, Diana Annisa, ‘Pengaruh Drama Korea Terhadap Karakter Mahasiswa PAI (Universitas Islam Negeri Raden Intan Lampung)’ (unpublished PhD Thesis, UIN Raden Intan Lampung, 2019)</w:t>
      </w:r>
    </w:p>
    <w:p w14:paraId="631F3D22"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Ghani, TN, ‘Representasi Bullying Di Lingkungan Sekolah Dalam Film (Studi Analisis Semiotika Terhadap Film Mean Girls).’, </w:t>
      </w:r>
      <w:r w:rsidRPr="002C0941">
        <w:rPr>
          <w:rFonts w:ascii="Times New Roman" w:hAnsi="Times New Roman" w:cs="Times New Roman"/>
          <w:i/>
          <w:iCs/>
          <w:sz w:val="24"/>
        </w:rPr>
        <w:t>Jurnal Komunikasi Massa</w:t>
      </w:r>
      <w:r w:rsidRPr="002C0941">
        <w:rPr>
          <w:rFonts w:ascii="Times New Roman" w:hAnsi="Times New Roman" w:cs="Times New Roman"/>
          <w:sz w:val="24"/>
        </w:rPr>
        <w:t>, 1.2 (2016)</w:t>
      </w:r>
    </w:p>
    <w:p w14:paraId="4079345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Gorbatkova, Olga, and Anastasia Katrich, ‘Representation Of The Concept" School Violence" In The Mirror Of Contemporary American Cinema (1992-2020)’, </w:t>
      </w:r>
      <w:r w:rsidRPr="002C0941">
        <w:rPr>
          <w:rFonts w:ascii="Times New Roman" w:hAnsi="Times New Roman" w:cs="Times New Roman"/>
          <w:i/>
          <w:iCs/>
          <w:sz w:val="24"/>
        </w:rPr>
        <w:t>Медиаобразование</w:t>
      </w:r>
      <w:r w:rsidRPr="002C0941">
        <w:rPr>
          <w:rFonts w:ascii="Times New Roman" w:hAnsi="Times New Roman" w:cs="Times New Roman"/>
          <w:sz w:val="24"/>
        </w:rPr>
        <w:t>, 60.3 (2020), 375–85</w:t>
      </w:r>
    </w:p>
    <w:p w14:paraId="04DACD06"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Hall, Stuart, </w:t>
      </w:r>
      <w:r w:rsidRPr="002C0941">
        <w:rPr>
          <w:rFonts w:ascii="Times New Roman" w:hAnsi="Times New Roman" w:cs="Times New Roman"/>
          <w:i/>
          <w:iCs/>
          <w:sz w:val="24"/>
        </w:rPr>
        <w:t>The Work of Representation, Representation : Cultural Representations and Signifying Practice</w:t>
      </w:r>
      <w:r w:rsidRPr="002C0941">
        <w:rPr>
          <w:rFonts w:ascii="Times New Roman" w:hAnsi="Times New Roman" w:cs="Times New Roman"/>
          <w:sz w:val="24"/>
        </w:rPr>
        <w:t xml:space="preserve"> (London: Sage Publication, 2003)</w:t>
      </w:r>
    </w:p>
    <w:p w14:paraId="58F80E9C"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Jayani, Dwi Hdya, ‘PISA: Murid Korban “Bully” Di Indonesia Tertinggi Kelima Di Dunia’, </w:t>
      </w:r>
      <w:r w:rsidRPr="002C0941">
        <w:rPr>
          <w:rFonts w:ascii="Times New Roman" w:hAnsi="Times New Roman" w:cs="Times New Roman"/>
          <w:i/>
          <w:iCs/>
          <w:sz w:val="24"/>
        </w:rPr>
        <w:t>Databooks Katadata</w:t>
      </w:r>
      <w:r w:rsidRPr="002C0941">
        <w:rPr>
          <w:rFonts w:ascii="Times New Roman" w:hAnsi="Times New Roman" w:cs="Times New Roman"/>
          <w:sz w:val="24"/>
        </w:rPr>
        <w:t>, 2019 &lt;https://databoks.katadata.co.id/datapublish/2019/12/12/pisa-murid-korban-bully-di-indonesia-tertinggi-kelima-di-dunia&gt;</w:t>
      </w:r>
    </w:p>
    <w:p w14:paraId="3F554FB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Komisi Perlindungan Anak Indonesia, ‘Sejumlah Kasus Bullying Sudah Warnai Catatan Masalah Anak Di Awal 2020, Begini Kata Komisioner KPAI’, </w:t>
      </w:r>
      <w:r w:rsidRPr="002C0941">
        <w:rPr>
          <w:rFonts w:ascii="Times New Roman" w:hAnsi="Times New Roman" w:cs="Times New Roman"/>
          <w:i/>
          <w:iCs/>
          <w:sz w:val="24"/>
        </w:rPr>
        <w:t>Komisi Perlindungan Anak Indonesia</w:t>
      </w:r>
      <w:r w:rsidRPr="002C0941">
        <w:rPr>
          <w:rFonts w:ascii="Times New Roman" w:hAnsi="Times New Roman" w:cs="Times New Roman"/>
          <w:sz w:val="24"/>
        </w:rPr>
        <w:t>, 2020 &lt;https://www.kpai.go.id/publikasi/sejumlah-kasus-bullying-sudah-warnai-catatan-masalah-anak-di-awal-2020-begini-kata-komisioner-kpai&gt;</w:t>
      </w:r>
    </w:p>
    <w:p w14:paraId="46DEE4AF"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KPPPA Indonesia, ‘Lindungi Anak, Stop Tradisi Bullying Di Satuan Pendidikan’, </w:t>
      </w:r>
      <w:r w:rsidRPr="002C0941">
        <w:rPr>
          <w:rFonts w:ascii="Times New Roman" w:hAnsi="Times New Roman" w:cs="Times New Roman"/>
          <w:i/>
          <w:iCs/>
          <w:sz w:val="24"/>
        </w:rPr>
        <w:t>Kementerian Pemberdayaan Perempuan Dan Perlindungan Anak Republik Indonesia</w:t>
      </w:r>
      <w:r w:rsidRPr="002C0941">
        <w:rPr>
          <w:rFonts w:ascii="Times New Roman" w:hAnsi="Times New Roman" w:cs="Times New Roman"/>
          <w:sz w:val="24"/>
        </w:rPr>
        <w:t>, 2022 &lt;https://www.kemenpppa.go.id/index.php/page/read/29/4268/lindungi-anak-stop-tradisi-bullying-di-satuan-pendidikan&gt;</w:t>
      </w:r>
    </w:p>
    <w:p w14:paraId="6FF7EDE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akbul, M, </w:t>
      </w:r>
      <w:r w:rsidRPr="002C0941">
        <w:rPr>
          <w:rFonts w:ascii="Times New Roman" w:hAnsi="Times New Roman" w:cs="Times New Roman"/>
          <w:i/>
          <w:iCs/>
          <w:sz w:val="24"/>
        </w:rPr>
        <w:t>Metode Pengumpulan Data dan Instrumen Penelitian</w:t>
      </w:r>
      <w:r w:rsidRPr="002C0941">
        <w:rPr>
          <w:rFonts w:ascii="Times New Roman" w:hAnsi="Times New Roman" w:cs="Times New Roman"/>
          <w:sz w:val="24"/>
        </w:rPr>
        <w:t xml:space="preserve"> (Open Science Framework, 15 June 2021) &lt;https://doi.org/10.31219/osf.io/svu73&gt;</w:t>
      </w:r>
    </w:p>
    <w:p w14:paraId="156FB3EE"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uhammad, Muhammad, ‘Aspek Perlindungan Anak Dalam Tindak Kekerasan (Bullying) Terhadap Siswa Korban Kekerasan Di Sekolah (Studi Kasus Di </w:t>
      </w:r>
      <w:r w:rsidRPr="002C0941">
        <w:rPr>
          <w:rFonts w:ascii="Times New Roman" w:hAnsi="Times New Roman" w:cs="Times New Roman"/>
          <w:sz w:val="24"/>
        </w:rPr>
        <w:lastRenderedPageBreak/>
        <w:t xml:space="preserve">SMK Kabupaten Banyumas)’, </w:t>
      </w:r>
      <w:r w:rsidRPr="002C0941">
        <w:rPr>
          <w:rFonts w:ascii="Times New Roman" w:hAnsi="Times New Roman" w:cs="Times New Roman"/>
          <w:i/>
          <w:iCs/>
          <w:sz w:val="24"/>
        </w:rPr>
        <w:t>Jurnal Dinamika Hukum Universitas Jenderal Soedirman</w:t>
      </w:r>
      <w:r w:rsidRPr="002C0941">
        <w:rPr>
          <w:rFonts w:ascii="Times New Roman" w:hAnsi="Times New Roman" w:cs="Times New Roman"/>
          <w:sz w:val="24"/>
        </w:rPr>
        <w:t>, 2009</w:t>
      </w:r>
    </w:p>
    <w:p w14:paraId="79567DA9"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Mulyana, Ahmad, ‘Representasi Gaya Hidup Pria Metrosexual Di Majalah Pria Ibukota’, </w:t>
      </w:r>
      <w:r w:rsidRPr="002C0941">
        <w:rPr>
          <w:rFonts w:ascii="Times New Roman" w:hAnsi="Times New Roman" w:cs="Times New Roman"/>
          <w:i/>
          <w:iCs/>
          <w:sz w:val="24"/>
        </w:rPr>
        <w:t>Jurnal Visi Komunikasi</w:t>
      </w:r>
      <w:r w:rsidRPr="002C0941">
        <w:rPr>
          <w:rFonts w:ascii="Times New Roman" w:hAnsi="Times New Roman" w:cs="Times New Roman"/>
          <w:sz w:val="24"/>
        </w:rPr>
        <w:t>, 13.1 (2014)</w:t>
      </w:r>
    </w:p>
    <w:p w14:paraId="061FB23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Norman K Denzin, ‘Introduction: Entering The Field Of Qualitative Research’, </w:t>
      </w:r>
      <w:r w:rsidRPr="002C0941">
        <w:rPr>
          <w:rFonts w:ascii="Times New Roman" w:hAnsi="Times New Roman" w:cs="Times New Roman"/>
          <w:i/>
          <w:iCs/>
          <w:sz w:val="24"/>
        </w:rPr>
        <w:t>Handbook Of Qualitative Research</w:t>
      </w:r>
      <w:r w:rsidRPr="002C0941">
        <w:rPr>
          <w:rFonts w:ascii="Times New Roman" w:hAnsi="Times New Roman" w:cs="Times New Roman"/>
          <w:sz w:val="24"/>
        </w:rPr>
        <w:t>, 1994</w:t>
      </w:r>
    </w:p>
    <w:p w14:paraId="09037D3C"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Nugraha, Eka Fajar, Anisa Anisa, and Ashadi Ashadi, ‘Kajian Arsitektur Semiotika Pada Bangunan Masjid Raya Al-Azhar Summarecon Bekasi’, in </w:t>
      </w:r>
      <w:r w:rsidRPr="002C0941">
        <w:rPr>
          <w:rFonts w:ascii="Times New Roman" w:hAnsi="Times New Roman" w:cs="Times New Roman"/>
          <w:i/>
          <w:iCs/>
          <w:sz w:val="24"/>
        </w:rPr>
        <w:t>Seminar Nasional Komunitas Dan Kota Berkelanjutan</w:t>
      </w:r>
      <w:r w:rsidRPr="002C0941">
        <w:rPr>
          <w:rFonts w:ascii="Times New Roman" w:hAnsi="Times New Roman" w:cs="Times New Roman"/>
          <w:sz w:val="24"/>
        </w:rPr>
        <w:t xml:space="preserve">, 2020, </w:t>
      </w:r>
      <w:r w:rsidRPr="002C0941">
        <w:rPr>
          <w:rFonts w:ascii="Times New Roman" w:hAnsi="Times New Roman" w:cs="Times New Roman"/>
          <w:smallCaps/>
          <w:sz w:val="24"/>
        </w:rPr>
        <w:t>ii</w:t>
      </w:r>
      <w:r w:rsidRPr="002C0941">
        <w:rPr>
          <w:rFonts w:ascii="Times New Roman" w:hAnsi="Times New Roman" w:cs="Times New Roman"/>
          <w:sz w:val="24"/>
        </w:rPr>
        <w:t>, 544–52</w:t>
      </w:r>
    </w:p>
    <w:p w14:paraId="65E8173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Putri, Marizki, ‘Hubungan Kepercayaan Diri Dan Dukungan Teman Sebaya Dengan Jenis Perilaku Bullying Di MTSN Lawang Mandahiling Kecamatan Salimpaung Tahun 2017’, </w:t>
      </w:r>
      <w:r w:rsidRPr="002C0941">
        <w:rPr>
          <w:rFonts w:ascii="Times New Roman" w:hAnsi="Times New Roman" w:cs="Times New Roman"/>
          <w:i/>
          <w:iCs/>
          <w:sz w:val="24"/>
        </w:rPr>
        <w:t>Menara Ilmu</w:t>
      </w:r>
      <w:r w:rsidRPr="002C0941">
        <w:rPr>
          <w:rFonts w:ascii="Times New Roman" w:hAnsi="Times New Roman" w:cs="Times New Roman"/>
          <w:sz w:val="24"/>
        </w:rPr>
        <w:t>, 12.8 (2018)</w:t>
      </w:r>
    </w:p>
    <w:p w14:paraId="13CEE66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Putri, Nurul Aulia, ‘Bullying Dalam Pendidikan (Analisis Semiotika Film Sajen Karya Haqi Ahmad)’, 2019</w:t>
      </w:r>
    </w:p>
    <w:p w14:paraId="0369E652"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Resi, Bernadus Bin Frans, ‘Teknik Pengumpulan Data’, </w:t>
      </w:r>
      <w:r w:rsidRPr="002C0941">
        <w:rPr>
          <w:rFonts w:ascii="Times New Roman" w:hAnsi="Times New Roman" w:cs="Times New Roman"/>
          <w:i/>
          <w:iCs/>
          <w:sz w:val="24"/>
        </w:rPr>
        <w:t>Metodologi Penelitian Kuantitatif Dan Kualitatif</w:t>
      </w:r>
      <w:r w:rsidRPr="002C0941">
        <w:rPr>
          <w:rFonts w:ascii="Times New Roman" w:hAnsi="Times New Roman" w:cs="Times New Roman"/>
          <w:sz w:val="24"/>
        </w:rPr>
        <w:t>, 347 (2021)</w:t>
      </w:r>
    </w:p>
    <w:p w14:paraId="10B596A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Riyani, Mufti, ‘Memaknai Ephemera Melalui Kajian Semiotika’, </w:t>
      </w:r>
      <w:r w:rsidRPr="002C0941">
        <w:rPr>
          <w:rFonts w:ascii="Times New Roman" w:hAnsi="Times New Roman" w:cs="Times New Roman"/>
          <w:i/>
          <w:iCs/>
          <w:sz w:val="24"/>
        </w:rPr>
        <w:t>SEUNEUBOK LADA: Jurnal Ilmu-Ilmu Sejarah, Sosial, Budaya Dan Kependidikan</w:t>
      </w:r>
      <w:r w:rsidRPr="002C0941">
        <w:rPr>
          <w:rFonts w:ascii="Times New Roman" w:hAnsi="Times New Roman" w:cs="Times New Roman"/>
          <w:sz w:val="24"/>
        </w:rPr>
        <w:t>, 1.2 (2014), 61–76</w:t>
      </w:r>
    </w:p>
    <w:p w14:paraId="21616DB8"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ari, Arum Indah Permata, ‘Representasi Bullying Pada Film" My Little Baby, Jaya"’ (unpublished PhD Thesis, UIN Sunan Ampel Surabaya, 2021)</w:t>
      </w:r>
    </w:p>
    <w:p w14:paraId="31BAF8A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ejiwa, T, </w:t>
      </w:r>
      <w:r w:rsidRPr="002C0941">
        <w:rPr>
          <w:rFonts w:ascii="Times New Roman" w:hAnsi="Times New Roman" w:cs="Times New Roman"/>
          <w:i/>
          <w:iCs/>
          <w:sz w:val="24"/>
        </w:rPr>
        <w:t>Bullying,Mengatasi Kekerasan Di Sekolah Dan Lingkungan Sekitar Anak</w:t>
      </w:r>
      <w:r w:rsidRPr="002C0941">
        <w:rPr>
          <w:rFonts w:ascii="Times New Roman" w:hAnsi="Times New Roman" w:cs="Times New Roman"/>
          <w:sz w:val="24"/>
        </w:rPr>
        <w:t xml:space="preserve"> (Jakarta: Gramedia, 2008)</w:t>
      </w:r>
    </w:p>
    <w:p w14:paraId="6CE1B2BF"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eptiani, Ajeng, ‘Bullying Dalam Film Uahan Geojitmal: Kajian Sosiologi Sastra’ (unpublished PhD Thesis, Universitas Gadjah Mada, 2017)</w:t>
      </w:r>
    </w:p>
    <w:p w14:paraId="29933D4D"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etyowati, Wahyu Endang, Dwi Heppy, and Amrih Rizqi Setiani, ‘Hubungan Antara Perilaku Bullying (Korban Bullying) Dengan Kemampuan Interaksi Sosial Pada Remaja SMA’, </w:t>
      </w:r>
      <w:r w:rsidRPr="002C0941">
        <w:rPr>
          <w:rFonts w:ascii="Times New Roman" w:hAnsi="Times New Roman" w:cs="Times New Roman"/>
          <w:i/>
          <w:iCs/>
          <w:sz w:val="24"/>
        </w:rPr>
        <w:t>Universitas Islam Sultan Agung Semarang</w:t>
      </w:r>
      <w:r w:rsidRPr="002C0941">
        <w:rPr>
          <w:rFonts w:ascii="Times New Roman" w:hAnsi="Times New Roman" w:cs="Times New Roman"/>
          <w:sz w:val="24"/>
        </w:rPr>
        <w:t>, 2017</w:t>
      </w:r>
    </w:p>
    <w:p w14:paraId="10A38CD1"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udarto, Anderson Daniel, Jhony Senduk, and Max Rembang, ‘Rembang, M. Dkk. (2015). Analisis Semiotika Film “Alangkah Lucunya Negeri Ini’, </w:t>
      </w:r>
      <w:r w:rsidRPr="002C0941">
        <w:rPr>
          <w:rFonts w:ascii="Times New Roman" w:hAnsi="Times New Roman" w:cs="Times New Roman"/>
          <w:i/>
          <w:iCs/>
          <w:sz w:val="24"/>
        </w:rPr>
        <w:t>Acta Diurna</w:t>
      </w:r>
      <w:r w:rsidRPr="002C0941">
        <w:rPr>
          <w:rFonts w:ascii="Times New Roman" w:hAnsi="Times New Roman" w:cs="Times New Roman"/>
          <w:sz w:val="24"/>
        </w:rPr>
        <w:t>, 2015</w:t>
      </w:r>
    </w:p>
    <w:p w14:paraId="6D5DD93B"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Sugiyono, ‘Metode Penelitian Pendidikan: Pendekatan Kuantitatif, Kualitatif Dan R &amp; D’ (Bandung: Alfabeta, 2013)</w:t>
      </w:r>
    </w:p>
    <w:p w14:paraId="4463AC30"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Suryadi, Irfan, Yenni Hayati, and Muhammad Ismail Nasution, ‘Fenomena Perundungan Dalam Novel Ayah Mengapa Aku Berbdeda Karya Agnes Davonar’, </w:t>
      </w:r>
      <w:r w:rsidRPr="002C0941">
        <w:rPr>
          <w:rFonts w:ascii="Times New Roman" w:hAnsi="Times New Roman" w:cs="Times New Roman"/>
          <w:i/>
          <w:iCs/>
          <w:sz w:val="24"/>
        </w:rPr>
        <w:t>Jurnal Bahasa Dan Sastra</w:t>
      </w:r>
      <w:r w:rsidRPr="002C0941">
        <w:rPr>
          <w:rFonts w:ascii="Times New Roman" w:hAnsi="Times New Roman" w:cs="Times New Roman"/>
          <w:sz w:val="24"/>
        </w:rPr>
        <w:t>, 6.2 (2018), 157–70</w:t>
      </w:r>
    </w:p>
    <w:p w14:paraId="3ED17BBD"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Tsaniyyata, Nuris Kuunie Maryamats, ‘Pengaruh Minat Menonton Drama Korea Terhadap Kecenderungan Narsistik Pada Mahsiswa Fakultas Psikologi’, </w:t>
      </w:r>
      <w:r w:rsidRPr="002C0941">
        <w:rPr>
          <w:rFonts w:ascii="Times New Roman" w:hAnsi="Times New Roman" w:cs="Times New Roman"/>
          <w:i/>
          <w:iCs/>
          <w:sz w:val="24"/>
        </w:rPr>
        <w:t>Fakultas Psikologi UIN Maulana Malik Ibrahim Malang</w:t>
      </w:r>
    </w:p>
    <w:p w14:paraId="0584D46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Valera-Pozo, Mario, Albert Flexas, Mateu Servera, Eva Aguilar-Mediavilla, and Daniel Adrover-Roig, ‘Long-Term Profiles of Bullying Victims and Aggressors: A Retrospective Study’, </w:t>
      </w:r>
      <w:r w:rsidRPr="002C0941">
        <w:rPr>
          <w:rFonts w:ascii="Times New Roman" w:hAnsi="Times New Roman" w:cs="Times New Roman"/>
          <w:i/>
          <w:iCs/>
          <w:sz w:val="24"/>
        </w:rPr>
        <w:t>Frontiers in Psychology</w:t>
      </w:r>
      <w:r w:rsidRPr="002C0941">
        <w:rPr>
          <w:rFonts w:ascii="Times New Roman" w:hAnsi="Times New Roman" w:cs="Times New Roman"/>
          <w:sz w:val="24"/>
        </w:rPr>
        <w:t>, 12 (2021) &lt;https://www.frontiersin.org/articles/10.3389/fpsyg.2021.631276&gt; [accessed 24 May 2023]</w:t>
      </w:r>
    </w:p>
    <w:p w14:paraId="53D47B75"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Viranda, Dian, ‘Representasi Perundungan (Bullying) Dalam Novel ℡Uk Alaskakarya Eka Aryani (Pendekatan Sosiologi Sastra)’ (unpublished PhD Thesis, IKIP PGRI PONTIANAK, 2022)</w:t>
      </w:r>
    </w:p>
    <w:p w14:paraId="199118C3"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lastRenderedPageBreak/>
        <w:t xml:space="preserve">Warul Walidin, Saifullah, and Tabrani, </w:t>
      </w:r>
      <w:r w:rsidRPr="002C0941">
        <w:rPr>
          <w:rFonts w:ascii="Times New Roman" w:hAnsi="Times New Roman" w:cs="Times New Roman"/>
          <w:i/>
          <w:iCs/>
          <w:sz w:val="24"/>
        </w:rPr>
        <w:t>Metodologi Penelitian Kualitatif &amp; Grounded Theory</w:t>
      </w:r>
      <w:r w:rsidRPr="002C0941">
        <w:rPr>
          <w:rFonts w:ascii="Times New Roman" w:hAnsi="Times New Roman" w:cs="Times New Roman"/>
          <w:sz w:val="24"/>
        </w:rPr>
        <w:t xml:space="preserve"> (FTK Ar-Raniry Press, 2015)</w:t>
      </w:r>
    </w:p>
    <w:p w14:paraId="6E6FC1D6"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Wibowo, Wibowo, </w:t>
      </w:r>
      <w:r w:rsidRPr="002C0941">
        <w:rPr>
          <w:rFonts w:ascii="Times New Roman" w:hAnsi="Times New Roman" w:cs="Times New Roman"/>
          <w:i/>
          <w:iCs/>
          <w:sz w:val="24"/>
        </w:rPr>
        <w:t>Semiotika Komunikasi Aplikasi Praktis Bagi Penelitian Dan Skripsi Komunikasi</w:t>
      </w:r>
      <w:r w:rsidRPr="002C0941">
        <w:rPr>
          <w:rFonts w:ascii="Times New Roman" w:hAnsi="Times New Roman" w:cs="Times New Roman"/>
          <w:sz w:val="24"/>
        </w:rPr>
        <w:t xml:space="preserve"> (Jakarta: Mitra Wacana Media, 2011)</w:t>
      </w:r>
    </w:p>
    <w:p w14:paraId="506C1624" w14:textId="77777777" w:rsidR="002C0941" w:rsidRPr="002C0941" w:rsidRDefault="002C0941" w:rsidP="005E0C52">
      <w:pPr>
        <w:pStyle w:val="Bibliography"/>
        <w:spacing w:after="0"/>
        <w:jc w:val="both"/>
        <w:rPr>
          <w:rFonts w:ascii="Times New Roman" w:hAnsi="Times New Roman" w:cs="Times New Roman"/>
          <w:sz w:val="24"/>
        </w:rPr>
      </w:pPr>
      <w:r w:rsidRPr="002C0941">
        <w:rPr>
          <w:rFonts w:ascii="Times New Roman" w:hAnsi="Times New Roman" w:cs="Times New Roman"/>
          <w:sz w:val="24"/>
        </w:rPr>
        <w:t xml:space="preserve">Yan, Sui, and Fan Ming, ‘Reinterpreting Some Key Concepts In Barthes Theory’, </w:t>
      </w:r>
      <w:r w:rsidRPr="002C0941">
        <w:rPr>
          <w:rFonts w:ascii="Times New Roman" w:hAnsi="Times New Roman" w:cs="Times New Roman"/>
          <w:i/>
          <w:iCs/>
          <w:sz w:val="24"/>
        </w:rPr>
        <w:t>Journal of Media and Communication Studies</w:t>
      </w:r>
      <w:r w:rsidRPr="002C0941">
        <w:rPr>
          <w:rFonts w:ascii="Times New Roman" w:hAnsi="Times New Roman" w:cs="Times New Roman"/>
          <w:sz w:val="24"/>
        </w:rPr>
        <w:t>, 7.3 (2015), 59–66</w:t>
      </w:r>
    </w:p>
    <w:p w14:paraId="4B2E2B2E" w14:textId="04F12913" w:rsidR="00C616B7" w:rsidRPr="00765A51" w:rsidRDefault="00C616B7" w:rsidP="005E0C52">
      <w:pPr>
        <w:spacing w:line="240" w:lineRule="auto"/>
        <w:jc w:val="both"/>
        <w:rPr>
          <w:rFonts w:ascii="Times New Roman" w:eastAsia="Times New Roman" w:hAnsi="Times New Roman" w:cs="Times New Roman"/>
          <w:sz w:val="24"/>
          <w:szCs w:val="24"/>
        </w:rPr>
      </w:pPr>
      <w:r w:rsidRPr="00765A51">
        <w:rPr>
          <w:rFonts w:ascii="Times New Roman" w:eastAsia="Times New Roman" w:hAnsi="Times New Roman" w:cs="Times New Roman"/>
          <w:sz w:val="24"/>
          <w:szCs w:val="24"/>
        </w:rPr>
        <w:fldChar w:fldCharType="end"/>
      </w:r>
    </w:p>
    <w:p w14:paraId="453B5096" w14:textId="77777777" w:rsidR="00FF3BEC" w:rsidRDefault="00FF3BEC"/>
    <w:sectPr w:rsidR="00FF3BEC" w:rsidSect="00C616B7">
      <w:pgSz w:w="11909" w:h="16834"/>
      <w:pgMar w:top="1701" w:right="1701" w:bottom="1701" w:left="2268" w:header="720" w:footer="720" w:gutter="0"/>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3859D16" w14:textId="77777777" w:rsidR="00452DCA" w:rsidRDefault="00452DCA" w:rsidP="00C616B7">
      <w:pPr>
        <w:spacing w:line="240" w:lineRule="auto"/>
      </w:pPr>
      <w:r>
        <w:separator/>
      </w:r>
    </w:p>
  </w:endnote>
  <w:endnote w:type="continuationSeparator" w:id="0">
    <w:p w14:paraId="0D26636C" w14:textId="77777777" w:rsidR="00452DCA" w:rsidRDefault="00452DCA" w:rsidP="00C616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00593762"/>
      <w:docPartObj>
        <w:docPartGallery w:val="Page Numbers (Bottom of Page)"/>
        <w:docPartUnique/>
      </w:docPartObj>
    </w:sdtPr>
    <w:sdtEndPr>
      <w:rPr>
        <w:noProof/>
      </w:rPr>
    </w:sdtEndPr>
    <w:sdtContent>
      <w:p w14:paraId="16B43586" w14:textId="701F42A6" w:rsidR="001F4352" w:rsidRDefault="001F4352">
        <w:pPr>
          <w:pStyle w:val="Footer"/>
          <w:jc w:val="center"/>
        </w:pPr>
        <w:r>
          <w:fldChar w:fldCharType="begin"/>
        </w:r>
        <w:r>
          <w:instrText xml:space="preserve"> PAGE   \* MERGEFORMAT </w:instrText>
        </w:r>
        <w:r>
          <w:fldChar w:fldCharType="separate"/>
        </w:r>
        <w:r w:rsidR="002C2507">
          <w:rPr>
            <w:noProof/>
          </w:rPr>
          <w:t>iv</w:t>
        </w:r>
        <w:r>
          <w:rPr>
            <w:noProof/>
          </w:rPr>
          <w:fldChar w:fldCharType="end"/>
        </w:r>
      </w:p>
    </w:sdtContent>
  </w:sdt>
  <w:p w14:paraId="1A761D17" w14:textId="77777777" w:rsidR="001F4352" w:rsidRDefault="001F4352">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313F8" w14:textId="77777777" w:rsidR="001F4352" w:rsidRDefault="001F4352">
    <w:pPr>
      <w:pStyle w:val="Footer"/>
      <w:jc w:val="center"/>
    </w:pPr>
  </w:p>
  <w:p w14:paraId="0AB1C9E5" w14:textId="77777777" w:rsidR="001F4352" w:rsidRDefault="001F4352">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01841107"/>
      <w:docPartObj>
        <w:docPartGallery w:val="Page Numbers (Bottom of Page)"/>
        <w:docPartUnique/>
      </w:docPartObj>
    </w:sdtPr>
    <w:sdtEndPr>
      <w:rPr>
        <w:noProof/>
      </w:rPr>
    </w:sdtEndPr>
    <w:sdtContent>
      <w:p w14:paraId="43684318" w14:textId="2DF5329C" w:rsidR="001F4352" w:rsidRPr="00C64E75" w:rsidRDefault="001F4352">
        <w:pPr>
          <w:pStyle w:val="Footer"/>
          <w:jc w:val="center"/>
        </w:pPr>
        <w:r w:rsidRPr="00C64E75">
          <w:fldChar w:fldCharType="begin"/>
        </w:r>
        <w:r w:rsidRPr="00C64E75">
          <w:instrText xml:space="preserve"> PAGE   \* MERGEFORMAT </w:instrText>
        </w:r>
        <w:r w:rsidRPr="00C64E75">
          <w:fldChar w:fldCharType="separate"/>
        </w:r>
        <w:r w:rsidR="002C2507">
          <w:rPr>
            <w:noProof/>
          </w:rPr>
          <w:t>20</w:t>
        </w:r>
        <w:r w:rsidRPr="00C64E75">
          <w:rPr>
            <w:noProof/>
          </w:rPr>
          <w:fldChar w:fldCharType="end"/>
        </w:r>
      </w:p>
    </w:sdtContent>
  </w:sdt>
  <w:p w14:paraId="11E2B687" w14:textId="77777777" w:rsidR="001F4352" w:rsidRPr="00C64E75" w:rsidRDefault="001F4352">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BF7F8E" w14:textId="77777777" w:rsidR="00452DCA" w:rsidRDefault="00452DCA" w:rsidP="00C616B7">
      <w:pPr>
        <w:spacing w:line="240" w:lineRule="auto"/>
      </w:pPr>
      <w:r>
        <w:separator/>
      </w:r>
    </w:p>
  </w:footnote>
  <w:footnote w:type="continuationSeparator" w:id="0">
    <w:p w14:paraId="45F46D60" w14:textId="77777777" w:rsidR="00452DCA" w:rsidRDefault="00452DCA" w:rsidP="00C616B7">
      <w:pPr>
        <w:spacing w:line="240" w:lineRule="auto"/>
      </w:pPr>
      <w:r>
        <w:continuationSeparator/>
      </w:r>
    </w:p>
  </w:footnote>
  <w:footnote w:id="1">
    <w:p w14:paraId="6C384FE3"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Yb6JDYKe","properties":{"formattedCitation":"Dwi Hdya Jayani, \\uc0\\u8216{}PISA: Murid Korban \\uc0\\u8220{}Bully\\uc0\\u8221{} Di Indonesia Tertinggi Kelima Di Dunia\\uc0\\u8217{}, {\\i{}Databooks Katadata}, 2019 &lt;https://databoks.katadata.co.id/datapublish/2019/12/12/pisa-murid-korban-bully-di-indonesia-tertinggi-kelima-di-dunia&gt;.","plainCitation":"Dwi Hdya Jayani, ‘PISA: Murid Korban “Bully” Di Indonesia Tertinggi Kelima Di Dunia’, Databooks Katadata, 2019 &lt;https://databoks.katadata.co.id/datapublish/2019/12/12/pisa-murid-korban-bully-di-indonesia-tertinggi-kelima-di-dunia&gt;.","noteIndex":1},"citationItems":[{"id":924,"uris":["http://zotero.org/users/8165088/items/D55QUPXH"],"itemData":{"id":924,"type":"post-weblog","container-title":"Databooks Katadata","title":"PISA: Murid Korban 'Bully' di Indonesia Tertinggi Kelima di Dunia","URL":"https://databoks.katadata.co.id/datapublish/2019/12/12/pisa-murid-korban-bully-di-indonesia-tertinggi-kelima-di-dunia","author":[{"family":"Jayani","given":"Dwi Hdya"}],"issued":{"date-parts":[["2019",12,1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Dwi Hdya Jayani, ‘PISA: Murid Korban “Bully” Di Indonesia Tertinggi Kelima Di Dunia’, </w:t>
      </w:r>
      <w:r w:rsidRPr="00EC05D4">
        <w:rPr>
          <w:rFonts w:ascii="Times New Roman" w:hAnsi="Times New Roman" w:cs="Times New Roman"/>
          <w:i/>
          <w:iCs/>
          <w:szCs w:val="24"/>
        </w:rPr>
        <w:t>Databooks Katadata</w:t>
      </w:r>
      <w:r w:rsidRPr="00EC05D4">
        <w:rPr>
          <w:rFonts w:ascii="Times New Roman" w:hAnsi="Times New Roman" w:cs="Times New Roman"/>
          <w:szCs w:val="24"/>
        </w:rPr>
        <w:t>, 2019 &lt;https://databoks.katadata.co.id/datapublish/2019/12/12/pisa-murid-korban-bully-di-indonesia-tertinggi-kelima-di-dunia&gt;.</w:t>
      </w:r>
      <w:r w:rsidRPr="00EC05D4">
        <w:rPr>
          <w:rFonts w:ascii="Times New Roman" w:hAnsi="Times New Roman" w:cs="Times New Roman"/>
        </w:rPr>
        <w:fldChar w:fldCharType="end"/>
      </w:r>
    </w:p>
  </w:footnote>
  <w:footnote w:id="2">
    <w:p w14:paraId="475DB5B8"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aojiTGse","properties":{"formattedCitation":"KPPPA Indonesia, \\uc0\\u8216{}Lindungi Anak, Stop Tradisi Bullying Di Satuan Pendidikan\\uc0\\u8217{}, {\\i{}Kementerian Pemberdayaan Perempuan Dan Perlindungan Anak Republik Indonesia}, 2022 &lt;https://www.kemenpppa.go.id/index.php/page/read/29/4268/lindungi-anak-stop-tradisi-bullying-di-satuan-pendidikan&gt;.","plainCitation":"KPPPA Indonesia, ‘Lindungi Anak, Stop Tradisi Bullying Di Satuan Pendidikan’, Kementerian Pemberdayaan Perempuan Dan Perlindungan Anak Republik Indonesia, 2022 &lt;https://www.kemenpppa.go.id/index.php/page/read/29/4268/lindungi-anak-stop-tradisi-bullying-di-satuan-pendidikan&gt;.","noteIndex":2},"citationItems":[{"id":925,"uris":["http://zotero.org/users/8165088/items/9LKX48KW"],"itemData":{"id":925,"type":"post-weblog","container-title":"Kementerian Pemberdayaan Perempuan Dan Perlindungan Anak Republik Indonesia","title":"Lindungi Anak, Stop Tradisi Bullying Di Satuan Pendidikan","URL":"https://www.kemenpppa.go.id/index.php/page/read/29/4268/lindungi-anak-stop-tradisi-bullying-di-satuan-pendidikan","author":[{"family":"KPPPA Indonesia","given":""}],"issued":{"date-parts":[["2022",12,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PPPA Indonesia, ‘Lindungi Anak, Stop Tradisi Bullying Di Satuan Pendidikan’, </w:t>
      </w:r>
      <w:r w:rsidRPr="00EC05D4">
        <w:rPr>
          <w:rFonts w:ascii="Times New Roman" w:hAnsi="Times New Roman" w:cs="Times New Roman"/>
          <w:i/>
          <w:iCs/>
          <w:szCs w:val="24"/>
        </w:rPr>
        <w:t>Kementerian Pemberdayaan Perempuan Dan Perlindungan Anak Republik Indonesia</w:t>
      </w:r>
      <w:r w:rsidRPr="00EC05D4">
        <w:rPr>
          <w:rFonts w:ascii="Times New Roman" w:hAnsi="Times New Roman" w:cs="Times New Roman"/>
          <w:szCs w:val="24"/>
        </w:rPr>
        <w:t>, 2022 &lt;https://www.kemenpppa.go.id/index.php/page/read/29/4268/lindungi-anak-stop-tradisi-bullying-di-satuan-pendidikan&gt;.</w:t>
      </w:r>
      <w:r w:rsidRPr="00EC05D4">
        <w:rPr>
          <w:rFonts w:ascii="Times New Roman" w:hAnsi="Times New Roman" w:cs="Times New Roman"/>
        </w:rPr>
        <w:fldChar w:fldCharType="end"/>
      </w:r>
    </w:p>
  </w:footnote>
  <w:footnote w:id="3">
    <w:p w14:paraId="7111303A"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0Du0VpW","properties":{"formattedCitation":"Komisi Perlindungan Anak Indonesia, \\uc0\\u8216{}Sejumlah Kasus Bullying Sudah Warnai Catatan Masalah Anak Di Awal 2020, Begini Kata Komisioner KPAI\\uc0\\u8217{}, {\\i{}Komisi Perlindungan Anak Indonesia}, 2020 &lt;https://www.kpai.go.id/publikasi/sejumlah-kasus-bullying-sudah-warnai-catatan-masalah-anak-di-awal-2020-begini-kata-komisioner-kpai&gt;.","plainCitation":"Komisi Perlindungan Anak Indonesia, ‘Sejumlah Kasus Bullying Sudah Warnai Catatan Masalah Anak Di Awal 2020, Begini Kata Komisioner KPAI’, Komisi Perlindungan Anak Indonesia, 2020 &lt;https://www.kpai.go.id/publikasi/sejumlah-kasus-bullying-sudah-warnai-catatan-masalah-anak-di-awal-2020-begini-kata-komisioner-kpai&gt;.","noteIndex":3},"citationItems":[{"id":926,"uris":["http://zotero.org/users/8165088/items/TVD8PUT3"],"itemData":{"id":926,"type":"post-weblog","container-title":"Komisi Perlindungan Anak Indonesia","title":"Sejumlah Kasus Bullying Sudah Warnai Catatan Masalah Anak di Awal 2020, Begini Kata Komisioner KPAI","URL":"https://www.kpai.go.id/publikasi/sejumlah-kasus-bullying-sudah-warnai-catatan-masalah-anak-di-awal-2020-begini-kata-komisioner-kpai","author":[{"family":"Komisi Perlindungan Anak Indonesia","given":""}],"issued":{"date-parts":[["2020",2,1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Komisi Perlindungan Anak Indonesia, ‘Sejumlah Kasus Bullying Sudah Warnai Catatan Masalah Anak Di Awal 2020, Begini Kata Komisioner KPAI’, </w:t>
      </w:r>
      <w:r w:rsidRPr="00EC05D4">
        <w:rPr>
          <w:rFonts w:ascii="Times New Roman" w:hAnsi="Times New Roman" w:cs="Times New Roman"/>
          <w:i/>
          <w:iCs/>
          <w:szCs w:val="24"/>
        </w:rPr>
        <w:t>Komisi Perlindungan Anak Indonesia</w:t>
      </w:r>
      <w:r w:rsidRPr="00EC05D4">
        <w:rPr>
          <w:rFonts w:ascii="Times New Roman" w:hAnsi="Times New Roman" w:cs="Times New Roman"/>
          <w:szCs w:val="24"/>
        </w:rPr>
        <w:t>, 2020 &lt;https://www.kpai.go.id/publikasi/sejumlah-kasus-bullying-sudah-warnai-catatan-masalah-anak-di-awal-2020-begini-kata-komisioner-kpai&gt;.</w:t>
      </w:r>
      <w:r w:rsidRPr="00EC05D4">
        <w:rPr>
          <w:rFonts w:ascii="Times New Roman" w:hAnsi="Times New Roman" w:cs="Times New Roman"/>
        </w:rPr>
        <w:fldChar w:fldCharType="end"/>
      </w:r>
    </w:p>
  </w:footnote>
  <w:footnote w:id="4">
    <w:p w14:paraId="3B741FD9"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0MQftJaI","properties":{"formattedCitation":"Anderson Daniel Sudarto, Jhony Senduk, and Max Rembang, \\uc0\\u8216{}Rembang, M. Dkk. (2015). Analisis Semiotika Film \\uc0\\u8220{}Alangkah Lucunya Negeri Ini\\uc0\\u8217{}, {\\i{}Acta Diurna}, 2015.","plainCitation":"Anderson Daniel Sudarto, Jhony Senduk, and Max Rembang, ‘Rembang, M. Dkk. (2015). Analisis Semiotika Film “Alangkah Lucunya Negeri Ini’, Acta Diurna, 2015.","noteIndex":4},"citationItems":[{"id":999,"uris":["http://zotero.org/users/8165088/items/IDG2EQ5W"],"itemData":{"id":999,"type":"article-journal","container-title":"Acta Diurna","title":"Rembang, M. dkk. (2015). Analisis Semiotika Film “Alangkah Lucunya Negeri Ini","author":[{"family":"Sudarto","given":"Anderson Daniel"},{"family":"Senduk","given":"Jhony"},{"family":"Rembang","given":"Max"}],"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nderson Daniel Sudarto, Jhony Senduk, and Max Rembang, ‘Rembang, M. Dkk. (2015). Analisis Semiotika Film “Alangkah Lucunya Negeri Ini’, </w:t>
      </w:r>
      <w:r w:rsidRPr="00EC05D4">
        <w:rPr>
          <w:rFonts w:ascii="Times New Roman" w:hAnsi="Times New Roman" w:cs="Times New Roman"/>
          <w:i/>
          <w:iCs/>
          <w:szCs w:val="24"/>
        </w:rPr>
        <w:t>Acta Diurna</w:t>
      </w:r>
      <w:r w:rsidRPr="00EC05D4">
        <w:rPr>
          <w:rFonts w:ascii="Times New Roman" w:hAnsi="Times New Roman" w:cs="Times New Roman"/>
          <w:szCs w:val="24"/>
        </w:rPr>
        <w:t>, 2015.</w:t>
      </w:r>
      <w:r w:rsidRPr="00EC05D4">
        <w:rPr>
          <w:rFonts w:ascii="Times New Roman" w:hAnsi="Times New Roman" w:cs="Times New Roman"/>
        </w:rPr>
        <w:fldChar w:fldCharType="end"/>
      </w:r>
    </w:p>
  </w:footnote>
  <w:footnote w:id="5">
    <w:p w14:paraId="70F6AE8E"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KP4RrTn","properties":{"formattedCitation":"Mario Valera-Pozo and others, \\uc0\\u8216{}Long-Term Profiles of Bullying Victims and Aggressors: A Retrospective Study\\uc0\\u8217{}, {\\i{}Frontiers in Psychology}, 12 (2021) &lt;https://www.frontiersin.org/articles/10.3389/fpsyg.2021.631276&gt; [accessed 24 May 2023].","plainCitation":"Mario Valera-Pozo and others, ‘Long-Term Profiles of Bullying Victims and Aggressors: A Retrospective Study’, Frontiers in Psychology, 12 (2021) &lt;https://www.frontiersin.org/articles/10.3389/fpsyg.2021.631276&gt; [accessed 24 May 2023].","noteIndex":5},"citationItems":[{"id":1131,"uris":["http://zotero.org/users/8165088/items/YQ7H4N8R"],"itemData":{"id":1131,"type":"article-journal","abstract":"Bullying is a widespread and worrying phenomenon, related to many different personal, behavioral, and social variables which can modulate it and its outcomes, also in the long term. These relationships are usually studied in children and adolescents, but less often in adults who have suffered or perpetrated bullying in the past. The present work explored the long-term characteristics of bullying victims and aggressors using a retrospective design. A sample of 138 adults of different ages completed an on-line protocol that included measures of bullying and victimization, substance use, sensitivity to reward and punishment, social skills, antisocial behavior, emotional regulation strategies, depression, anxiety, stress, self-esteem, and risk of suicide. The sample was divided into three groups (victims, aggressors, and controls) based on their responses to bullying-related questions. A set of Multiple Analyses of Variance with group as a fixed factor was carried out for each dependent variable. Victims and aggressors did not significantly differ in their self-reported substance consumption. Victims showed higher global depression, anxiety and stress in the past than aggressors (M = 34.66, SD = 11.74; aggressors: M = 19.70, SD = 16.53), higher emotional lack of control (M = 23.97, SD = 10.62; controls: M = 17.11, SD = 7.95) and rejection (M = 21.72, SD = 7.24; controls: M = 16.33, SD = 5.67), lower self-esteem (M = 27.72, SD = 6.70; controls: M = 31.60, SD = 6.60), and a larger frequency of suicidal thoughts (in the past) than controls. Aggressors showed higher sensitivity to reward (M = 12.03, SD = 3.66; controls: M = 8.42, SD = 3.92), larger communicational and relational skills (M = 22.10, SD = 7.20; controls: M = 17.96, SD = 7.16), and lower emotional sensitivity (M = 14.80, SD = 4.10; controls: M = 16.76, SD = 2.21). Accordingly, the logistic regression analysis identified sensitivity to reward and low psychological adjustment as the main predictors of the aggressor and victim profiles, respectively. The present results are discussed considering the extant literature on bullying and may help to improve prevention programs for this relevant social scourge.","container-title":"Frontiers in Psychology","ISSN":"1664-1078","source":"Frontiers","title":"Long-Term Profiles of Bullying Victims and Aggressors: A Retrospective Study","title-short":"Long-Term Profiles of Bullying Victims and Aggressors","URL":"https://www.frontiersin.org/articles/10.3389/fpsyg.2021.631276","volume":"12","author":[{"family":"Valera-Pozo","given":"Mario"},{"family":"Flexas","given":"Albert"},{"family":"Servera","given":"Mateu"},{"family":"Aguilar-Mediavilla","given":"Eva"},{"family":"Adrover-Roig","given":"Daniel"}],"accessed":{"date-parts":[["2023",5,24]]},"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o Valera-Pozo and others, ‘Long-Term Profiles of Bullying Victims and Aggressors: A Retrospective Study’, </w:t>
      </w:r>
      <w:r w:rsidRPr="00EC05D4">
        <w:rPr>
          <w:rFonts w:ascii="Times New Roman" w:hAnsi="Times New Roman" w:cs="Times New Roman"/>
          <w:i/>
          <w:iCs/>
          <w:szCs w:val="24"/>
        </w:rPr>
        <w:t>Frontiers in Psychology</w:t>
      </w:r>
      <w:r w:rsidRPr="00EC05D4">
        <w:rPr>
          <w:rFonts w:ascii="Times New Roman" w:hAnsi="Times New Roman" w:cs="Times New Roman"/>
          <w:szCs w:val="24"/>
        </w:rPr>
        <w:t>, 12 (2021) &lt;https://www.frontiersin.org/articles/10.3389/fpsyg.2021.631276&gt; [accessed 24 May 2023].</w:t>
      </w:r>
      <w:r w:rsidRPr="00EC05D4">
        <w:rPr>
          <w:rFonts w:ascii="Times New Roman" w:hAnsi="Times New Roman" w:cs="Times New Roman"/>
        </w:rPr>
        <w:fldChar w:fldCharType="end"/>
      </w:r>
    </w:p>
  </w:footnote>
  <w:footnote w:id="6">
    <w:p w14:paraId="42937EEA"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UuwhSN7N","properties":{"formattedCitation":"Ahmad Mulyana, \\uc0\\u8216{}Representasi Gaya Hidup Pria Metrosexual Di Majalah Pria Ibukota\\uc0\\u8217{}, {\\i{}Jurnal Visi Komunikasi}, 13.1 (2014).","plainCitation":"Ahmad Mulyana, ‘Representasi Gaya Hidup Pria Metrosexual Di Majalah Pria Ibukota’, Jurnal Visi Komunikasi, 13.1 (2014).","noteIndex":6},"citationItems":[{"id":1167,"uris":["http://zotero.org/users/8165088/items/HT67CDEX"],"itemData":{"id":1167,"type":"article-journal","container-title":"Jurnal Visi Komunikasi","title":"Representasi Gaya Hidup Pria Metrosexual di Majalah Pria Ibukota","volume":"13.1","author":[{"family":"Mulyana","given":"Ahmad"}],"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hmad Mulyana, ‘Representasi Gaya Hidup Pria Metrosexual Di Majalah Pria Ibukota’, </w:t>
      </w:r>
      <w:r w:rsidRPr="00EC05D4">
        <w:rPr>
          <w:rFonts w:ascii="Times New Roman" w:hAnsi="Times New Roman" w:cs="Times New Roman"/>
          <w:i/>
          <w:iCs/>
          <w:szCs w:val="24"/>
        </w:rPr>
        <w:t>Jurnal Visi Komunikasi</w:t>
      </w:r>
      <w:r w:rsidRPr="00EC05D4">
        <w:rPr>
          <w:rFonts w:ascii="Times New Roman" w:hAnsi="Times New Roman" w:cs="Times New Roman"/>
          <w:szCs w:val="24"/>
        </w:rPr>
        <w:t>, 13.1 (2014).</w:t>
      </w:r>
      <w:r w:rsidRPr="00EC05D4">
        <w:rPr>
          <w:rFonts w:ascii="Times New Roman" w:hAnsi="Times New Roman" w:cs="Times New Roman"/>
        </w:rPr>
        <w:fldChar w:fldCharType="end"/>
      </w:r>
    </w:p>
  </w:footnote>
  <w:footnote w:id="7">
    <w:p w14:paraId="2F789E44"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80rynPX","properties":{"formattedCitation":"Wahyu Endang Setyowati, Dwi Heppy, and Amrih Rizqi Setiani, \\uc0\\u8216{}Hubungan Antara Perilaku Bullying (Korban Bullying) Dengan Kemampuan Interaksi Sosial Pada Remaja SMA\\uc0\\u8217{}, {\\i{}Universitas Islam Sultan Agung Semarang}, 2017.","plainCitation":"Wahyu Endang Setyowati, Dwi Heppy, and Amrih Rizqi Setiani, ‘Hubungan Antara Perilaku Bullying (Korban Bullying) Dengan Kemampuan Interaksi Sosial Pada Remaja SMA’, Universitas Islam Sultan Agung Semarang, 2017.","noteIndex":7},"citationItems":[{"id":1171,"uris":["http://zotero.org/users/8165088/items/58LUIHRQ"],"itemData":{"id":1171,"type":"article-journal","container-title":"Universitas Islam Sultan Agung Semarang","language":"id","source":"Zotero","title":"Hubungan Antara Perilaku Bullying (Korban Bullying) Dengan Kemampuan Interaksi Sosial Pada Remaja SMA","author":[{"family":"Setyowati","given":"Wahyu Endang"},{"family":"Heppy","given":"Dwi"},{"family":"Setiani","given":"Amrih Rizqi"}],"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hyu Endang Setyowati, Dwi Heppy, and Amrih Rizqi Setiani, ‘Hubungan Antara Perilaku Bullying (Korban Bullying) Dengan Kemampuan Interaksi Sosial Pada Remaja SMA’, </w:t>
      </w:r>
      <w:r w:rsidRPr="00EC05D4">
        <w:rPr>
          <w:rFonts w:ascii="Times New Roman" w:hAnsi="Times New Roman" w:cs="Times New Roman"/>
          <w:i/>
          <w:iCs/>
          <w:szCs w:val="24"/>
        </w:rPr>
        <w:t>Universitas Islam Sultan Agung Semarang</w:t>
      </w:r>
      <w:r w:rsidRPr="00EC05D4">
        <w:rPr>
          <w:rFonts w:ascii="Times New Roman" w:hAnsi="Times New Roman" w:cs="Times New Roman"/>
          <w:szCs w:val="24"/>
        </w:rPr>
        <w:t>, 2017.</w:t>
      </w:r>
      <w:r w:rsidRPr="00EC05D4">
        <w:rPr>
          <w:rFonts w:ascii="Times New Roman" w:hAnsi="Times New Roman" w:cs="Times New Roman"/>
        </w:rPr>
        <w:fldChar w:fldCharType="end"/>
      </w:r>
    </w:p>
  </w:footnote>
  <w:footnote w:id="8">
    <w:p w14:paraId="415C6694"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NTXswKc","properties":{"formattedCitation":"Diana Annisa Fitri, \\uc0\\u8216{}Pengaruh Drama Korea Terhadap Karakter Mahasiswa PAI (Universitas Islam Negeri Raden Intan Lampung)\\uc0\\u8217{} (unpublished PhD Thesis, UIN Raden Intan Lampung, 2019).","plainCitation":"Diana Annisa Fitri, ‘Pengaruh Drama Korea Terhadap Karakter Mahasiswa PAI (Universitas Islam Negeri Raden Intan Lampung)’ (unpublished PhD Thesis, UIN Raden Intan Lampung, 2019).","noteIndex":8},"citationItems":[{"id":1175,"uris":["http://zotero.org/users/8165088/items/V2Z6SQMX"],"itemData":{"id":1175,"type":"thesis","genre":"PhD Thesis","publisher":"UIN Raden Intan Lampung","source":"Google Scholar","title":"Pengaruh Drama Korea Terhadap Karakter Mahasiswa PAI (Universitas Islam Negeri Raden Intan Lampung)","author":[{"family":"Fitri","given":"Diana Annis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a Annisa Fitri, ‘Pengaruh Drama Korea Terhadap Karakter Mahasiswa PAI (Universitas Islam Negeri Raden Intan Lampung)’ (unpublished PhD Thesis, UIN Raden Intan Lampung, 2019).</w:t>
      </w:r>
      <w:r w:rsidRPr="00EC05D4">
        <w:rPr>
          <w:rFonts w:ascii="Times New Roman" w:hAnsi="Times New Roman" w:cs="Times New Roman"/>
        </w:rPr>
        <w:fldChar w:fldCharType="end"/>
      </w:r>
    </w:p>
  </w:footnote>
  <w:footnote w:id="9">
    <w:p w14:paraId="10D8075F"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KLVhR3m","properties":{"formattedCitation":"Putri Aziza Cahyani Kemala, \\uc0\\u8216{}Analisis Karakter Ponyo Dalam Anime Gaku No Ue No Ponyo Dengan Teori Semiotika Roland Barthess\\uc0\\u8217{} (unpublished PhD Thesis, UNSADA, 2023).","plainCitation":"Putri Aziza Cahyani Kemala, ‘Analisis Karakter Ponyo Dalam Anime Gaku No Ue No Ponyo Dengan Teori Semiotika Roland Barthess’ (unpublished PhD Thesis, UNSADA, 2023).","noteIndex":9},"citationItems":[{"id":1013,"uris":["http://zotero.org/users/8165088/items/TZYJES9V"],"itemData":{"id":1013,"type":"thesis","genre":"PhD Thesis","publisher":"UNSADA","source":"Google Scholar","title":"Analisis Karakter Ponyo dalam Anime Gaku No Ue No Ponyo dengan Teori Semiotika Roland Barthess","author":[{"family":"Aziza Cahyani Kemala","given":"Putri"}],"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Putri Aziza Cahyani Kemala, ‘Analisis Karakter Ponyo Dalam Anime Gaku No Ue No Ponyo Dengan Teori Semiotika Roland Barthess’ (unpublished PhD Thesis, UNSADA, 2023).</w:t>
      </w:r>
      <w:r w:rsidRPr="00EC05D4">
        <w:rPr>
          <w:rFonts w:ascii="Times New Roman" w:hAnsi="Times New Roman" w:cs="Times New Roman"/>
        </w:rPr>
        <w:fldChar w:fldCharType="end"/>
      </w:r>
    </w:p>
  </w:footnote>
  <w:footnote w:id="10">
    <w:p w14:paraId="4A9F858D"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eicaqkxA","properties":{"formattedCitation":"Mufti Riyani, \\uc0\\u8216{}Memaknai Ephemera Melalui Kajian Semiotika\\uc0\\u8217{}, {\\i{}SEUNEUBOK LADA: Jurnal Ilmu-Ilmu Sejarah, Sosial, Budaya Dan Kependidikan}, 1.2 (2014), 61\\uc0\\u8211{}76.","plainCitation":"Mufti Riyani, ‘Memaknai Ephemera Melalui Kajian Semiotika’, SEUNEUBOK LADA: Jurnal Ilmu-Ilmu Sejarah, Sosial, Budaya Dan Kependidikan, 1.2 (2014), 61–76.","noteIndex":10},"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fti Riyani, ‘Memaknai Ephemera Melalui Kajian Semiotika’, </w:t>
      </w:r>
      <w:r w:rsidRPr="00EC05D4">
        <w:rPr>
          <w:rFonts w:ascii="Times New Roman" w:hAnsi="Times New Roman" w:cs="Times New Roman"/>
          <w:i/>
          <w:iCs/>
          <w:szCs w:val="24"/>
        </w:rPr>
        <w:t>SEUNEUBOK LADA: Jurnal Ilmu-Ilmu Sejarah, Sosial, Budaya Dan Kependidikan</w:t>
      </w:r>
      <w:r w:rsidRPr="00EC05D4">
        <w:rPr>
          <w:rFonts w:ascii="Times New Roman" w:hAnsi="Times New Roman" w:cs="Times New Roman"/>
          <w:szCs w:val="24"/>
        </w:rPr>
        <w:t>, 1.2 (2014), 61–76.</w:t>
      </w:r>
      <w:r w:rsidRPr="00EC05D4">
        <w:rPr>
          <w:rFonts w:ascii="Times New Roman" w:hAnsi="Times New Roman" w:cs="Times New Roman"/>
        </w:rPr>
        <w:fldChar w:fldCharType="end"/>
      </w:r>
    </w:p>
  </w:footnote>
  <w:footnote w:id="11">
    <w:p w14:paraId="64D35B58"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KBMCL3Z","properties":{"formattedCitation":"Eka Fajar Nugraha, Anisa Anisa, and Ashadi Ashadi, \\uc0\\u8216{}Kajian Arsitektur Semiotika Pada Bangunan Masjid Raya Al-Azhar Summarecon Bekasi\\uc0\\u8217{}, in {\\i{}Seminar Nasional Komunitas Dan Kota Berkelanjutan}, 2020, {\\scaps ii}, 544\\uc0\\u8211{}52.","plainCitation":"Eka Fajar Nugraha, Anisa Anisa, and Ashadi Ashadi, ‘Kajian Arsitektur Semiotika Pada Bangunan Masjid Raya Al-Azhar Summarecon Bekasi’, in Seminar Nasional Komunitas Dan Kota Berkelanjutan, 2020, ii, 544–52.","noteIndex":11},"citationItems":[{"id":1014,"uris":["http://zotero.org/users/8165088/items/GPVPE9Y9"],"itemData":{"id":1014,"type":"paper-conference","container-title":"Seminar Nasional Komunitas dan Kota Berkelanjutan","note":"issue: 1","page":"544–552","source":"Google Scholar","title":"Kajian Arsitektur Semiotika pada Bangunan Masjid Raya Al-Azhar Summarecon Bekasi","volume":"2","author":[{"family":"Nugraha","given":"Eka Fajar"},{"family":"Anisa","given":"Anisa"},{"family":"Ashadi","given":"Ashadi"}],"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Eka Fajar Nugraha, Anisa Anisa, and Ashadi Ashadi, ‘Kajian Arsitektur Semiotika Pada Bangunan Masjid Raya Al-Azhar Summarecon Bekasi’, in </w:t>
      </w:r>
      <w:r w:rsidRPr="00EC05D4">
        <w:rPr>
          <w:rFonts w:ascii="Times New Roman" w:hAnsi="Times New Roman" w:cs="Times New Roman"/>
          <w:i/>
          <w:iCs/>
          <w:szCs w:val="24"/>
        </w:rPr>
        <w:t>Seminar Nasional Komunitas Dan Kota Berkelanjutan</w:t>
      </w:r>
      <w:r w:rsidRPr="00EC05D4">
        <w:rPr>
          <w:rFonts w:ascii="Times New Roman" w:hAnsi="Times New Roman" w:cs="Times New Roman"/>
          <w:szCs w:val="24"/>
        </w:rPr>
        <w:t xml:space="preserve">, 2020, </w:t>
      </w:r>
      <w:r w:rsidRPr="00EC05D4">
        <w:rPr>
          <w:rFonts w:ascii="Times New Roman" w:hAnsi="Times New Roman" w:cs="Times New Roman"/>
          <w:smallCaps/>
          <w:szCs w:val="24"/>
        </w:rPr>
        <w:t>ii</w:t>
      </w:r>
      <w:r w:rsidRPr="00EC05D4">
        <w:rPr>
          <w:rFonts w:ascii="Times New Roman" w:hAnsi="Times New Roman" w:cs="Times New Roman"/>
          <w:szCs w:val="24"/>
        </w:rPr>
        <w:t>, 544–52.</w:t>
      </w:r>
      <w:r w:rsidRPr="00EC05D4">
        <w:rPr>
          <w:rFonts w:ascii="Times New Roman" w:hAnsi="Times New Roman" w:cs="Times New Roman"/>
        </w:rPr>
        <w:fldChar w:fldCharType="end"/>
      </w:r>
    </w:p>
  </w:footnote>
  <w:footnote w:id="12">
    <w:p w14:paraId="1B64391B"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72vwOAw","properties":{"formattedCitation":"Riyani.","plainCitation":"Riyani.","noteIndex":12},"citationItems":[{"id":1018,"uris":["http://zotero.org/users/8165088/items/S7QK9JNZ"],"itemData":{"id":1018,"type":"article-journal","container-title":"SEUNEUBOK LADA: Jurnal ilmu-ilmu Sejarah, Sosial, Budaya dan Kependidikan","issue":"2","page":"61–76","source":"Google Scholar","title":"Memaknai Ephemera Melalui Kajian Semiotika","volume":"1","author":[{"family":"Riyani","given":"Mufti"}],"issued":{"date-parts":[["201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Riyani.</w:t>
      </w:r>
      <w:r w:rsidRPr="00EC05D4">
        <w:rPr>
          <w:rFonts w:ascii="Times New Roman" w:hAnsi="Times New Roman" w:cs="Times New Roman"/>
        </w:rPr>
        <w:fldChar w:fldCharType="end"/>
      </w:r>
    </w:p>
  </w:footnote>
  <w:footnote w:id="13">
    <w:p w14:paraId="6EEF7721"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wJIaeVy7","properties":{"formattedCitation":"Sui Yan and Fan Ming, \\uc0\\u8216{}Reinterpreting Some Key Concepts In Barthes Theory\\uc0\\u8217{}, {\\i{}Journal of Media and Communication Studies}, 7.3 (2015), 59\\uc0\\u8211{}66.","plainCitation":"Sui Yan and Fan Ming, ‘Reinterpreting Some Key Concepts In Barthes Theory’, Journal of Media and Communication Studies, 7.3 (2015), 59–66.","noteIndex":13},"citationItems":[{"id":1159,"uris":["http://zotero.org/users/8165088/items/QZY4R8PF"],"itemData":{"id":1159,"type":"article-journal","container-title":"Journal of Media and Communication Studies","issue":"3","note":"publisher: Academic Journals","page":"59–66","title":"Reinterpreting Some Key Concepts In Barthes Theory","volume":"7","author":[{"family":"Yan","given":"Sui"},{"family":"Ming","given":"Fan"}],"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ui Yan and Fan Ming, ‘Reinterpreting Some Key Concepts In Barthes Theory’, </w:t>
      </w:r>
      <w:r w:rsidRPr="00EC05D4">
        <w:rPr>
          <w:rFonts w:ascii="Times New Roman" w:hAnsi="Times New Roman" w:cs="Times New Roman"/>
          <w:i/>
          <w:iCs/>
          <w:szCs w:val="24"/>
        </w:rPr>
        <w:t>Journal of Media and Communication Studies</w:t>
      </w:r>
      <w:r w:rsidRPr="00EC05D4">
        <w:rPr>
          <w:rFonts w:ascii="Times New Roman" w:hAnsi="Times New Roman" w:cs="Times New Roman"/>
          <w:szCs w:val="24"/>
        </w:rPr>
        <w:t>, 7.3 (2015), 59–66.</w:t>
      </w:r>
      <w:r w:rsidRPr="00EC05D4">
        <w:rPr>
          <w:rFonts w:ascii="Times New Roman" w:hAnsi="Times New Roman" w:cs="Times New Roman"/>
        </w:rPr>
        <w:fldChar w:fldCharType="end"/>
      </w:r>
    </w:p>
  </w:footnote>
  <w:footnote w:id="14">
    <w:p w14:paraId="73BA2146"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QAWJ2D","properties":{"formattedCitation":"Stuart Hall, {\\i{}The Work of Representation, Representation\\uc0\\u8239{}: Cultural Representations and Signifying Practice} (London: Sage Publication, 2003).","plainCitation":"Stuart Hall, The Work of Representation, Representation : Cultural Representations and Signifying Practice (London: Sage Publication, 2003).","noteIndex":14},"citationItems":[{"id":970,"uris":["http://zotero.org/users/8165088/items/YF4A43IK"],"itemData":{"id":970,"type":"book","event-place":"London","publisher":"Sage Publication","publisher-place":"London","title":"The work of Representation, Representation : Cultural Representations and Signifying Practice","author":[{"family":"Hall","given":"Stuart"}],"issued":{"date-parts":[["200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Stuart Hall, </w:t>
      </w:r>
      <w:r w:rsidRPr="00EC05D4">
        <w:rPr>
          <w:rFonts w:ascii="Times New Roman" w:hAnsi="Times New Roman" w:cs="Times New Roman"/>
          <w:i/>
          <w:iCs/>
          <w:szCs w:val="24"/>
        </w:rPr>
        <w:t>The Work of Representation, Representation : Cultural Representations and Signifying Practice</w:t>
      </w:r>
      <w:r w:rsidRPr="00EC05D4">
        <w:rPr>
          <w:rFonts w:ascii="Times New Roman" w:hAnsi="Times New Roman" w:cs="Times New Roman"/>
          <w:szCs w:val="24"/>
        </w:rPr>
        <w:t xml:space="preserve"> (London: Sage Publication, 2003).</w:t>
      </w:r>
      <w:r w:rsidRPr="00EC05D4">
        <w:rPr>
          <w:rFonts w:ascii="Times New Roman" w:hAnsi="Times New Roman" w:cs="Times New Roman"/>
        </w:rPr>
        <w:fldChar w:fldCharType="end"/>
      </w:r>
    </w:p>
  </w:footnote>
  <w:footnote w:id="15">
    <w:p w14:paraId="469B7709"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btMSc68C","properties":{"formattedCitation":"Wibowo Wibowo, {\\i{}Semiotika Komunikasi Aplikasi Praktis Bagi Penelitian Dan Skripsi Komunikasi} (Jakarta: Mitra Wacana Media, 2011).","plainCitation":"Wibowo Wibowo, Semiotika Komunikasi Aplikasi Praktis Bagi Penelitian Dan Skripsi Komunikasi (Jakarta: Mitra Wacana Media, 2011).","noteIndex":15},"citationItems":[{"id":971,"uris":["http://zotero.org/users/8165088/items/E2MRRUPS"],"itemData":{"id":971,"type":"book","event-place":"Jakarta","publisher":"Mitra Wacana Media","publisher-place":"Jakarta","title":"Semiotika Komunikasi Aplikasi Praktis bagi Penelitian dan Skripsi Komunikasi","author":[{"family":"Wibowo","given":"Wibowo"}],"issued":{"date-parts":[["201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ibowo Wibowo, </w:t>
      </w:r>
      <w:r w:rsidRPr="00EC05D4">
        <w:rPr>
          <w:rFonts w:ascii="Times New Roman" w:hAnsi="Times New Roman" w:cs="Times New Roman"/>
          <w:i/>
          <w:iCs/>
          <w:szCs w:val="24"/>
        </w:rPr>
        <w:t>Semiotika Komunikasi Aplikasi Praktis Bagi Penelitian Dan Skripsi Komunikasi</w:t>
      </w:r>
      <w:r w:rsidRPr="00EC05D4">
        <w:rPr>
          <w:rFonts w:ascii="Times New Roman" w:hAnsi="Times New Roman" w:cs="Times New Roman"/>
          <w:szCs w:val="24"/>
        </w:rPr>
        <w:t xml:space="preserve"> (Jakarta: Mitra Wacana Media, 2011).</w:t>
      </w:r>
      <w:r w:rsidRPr="00EC05D4">
        <w:rPr>
          <w:rFonts w:ascii="Times New Roman" w:hAnsi="Times New Roman" w:cs="Times New Roman"/>
        </w:rPr>
        <w:fldChar w:fldCharType="end"/>
      </w:r>
    </w:p>
  </w:footnote>
  <w:footnote w:id="16">
    <w:p w14:paraId="553270CE"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5WTl1fv4","properties":{"formattedCitation":"T Sejiwa, {\\i{}Bullying,Mengatasi Kekerasan Di Sekolah Dan Lingkungan Sekitar Anak} (Jakarta: Gramedia, 2008).","plainCitation":"T Sejiwa, Bullying,Mengatasi Kekerasan Di Sekolah Dan Lingkungan Sekitar Anak (Jakarta: Gramedia, 2008).","noteIndex":16},"citationItems":[{"id":997,"uris":["http://zotero.org/users/8165088/items/H5JMNKYR"],"itemData":{"id":997,"type":"book","event-place":"Jakarta","publisher":"Gramedia","publisher-place":"Jakarta","title":"Bullying,Mengatasi Kekerasan di Sekolah dan Lingkungan Sekitar Anak","author":[{"family":"Sejiwa","given":"T"}],"issued":{"date-parts":[["200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 Sejiwa, </w:t>
      </w:r>
      <w:r w:rsidRPr="00EC05D4">
        <w:rPr>
          <w:rFonts w:ascii="Times New Roman" w:hAnsi="Times New Roman" w:cs="Times New Roman"/>
          <w:i/>
          <w:iCs/>
          <w:szCs w:val="24"/>
        </w:rPr>
        <w:t>Bullying,Mengatasi Kekerasan Di Sekolah Dan Lingkungan Sekitar Anak</w:t>
      </w:r>
      <w:r w:rsidRPr="00EC05D4">
        <w:rPr>
          <w:rFonts w:ascii="Times New Roman" w:hAnsi="Times New Roman" w:cs="Times New Roman"/>
          <w:szCs w:val="24"/>
        </w:rPr>
        <w:t xml:space="preserve"> (Jakarta: Gramedia, 2008).</w:t>
      </w:r>
      <w:r w:rsidRPr="00EC05D4">
        <w:rPr>
          <w:rFonts w:ascii="Times New Roman" w:hAnsi="Times New Roman" w:cs="Times New Roman"/>
        </w:rPr>
        <w:fldChar w:fldCharType="end"/>
      </w:r>
    </w:p>
  </w:footnote>
  <w:footnote w:id="17">
    <w:p w14:paraId="0B1E7531"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7oCcMkU","properties":{"formattedCitation":"Muhammad Muhammad, \\uc0\\u8216{}Aspek Perlindungan Anak Dalam Tindak Kekerasan (Bullying) Terhadap Siswa Korban Kekerasan Di Sekolah (Studi Kasus Di SMK Kabupaten Banyumas)\\uc0\\u8217{}, {\\i{}Jurnal Dinamika Hukum Universitas Jenderal Soedirman}, 2009.","plainCitation":"Muhammad Muhammad, ‘Aspek Perlindungan Anak Dalam Tindak Kekerasan (Bullying) Terhadap Siswa Korban Kekerasan Di Sekolah (Studi Kasus Di SMK Kabupaten Banyumas)’, Jurnal Dinamika Hukum Universitas Jenderal Soedirman, 2009.","noteIndex":17},"citationItems":[{"id":995,"uris":["http://zotero.org/users/8165088/items/P2WDUAJ6"],"itemData":{"id":995,"type":"article-journal","container-title":"Jurnal Dinamika Hukum Universitas Jenderal Soedirman","title":"Aspek Perlindungan Anak Dalam Tindak Kekerasan (Bullying) Terhadap Siswa Korban Kekerasan Di Sekolah (Studi Kasus Di SMK Kabupaten Banyumas)","author":[{"family":"Muhammad","given":"Muhammad"}],"issued":{"date-parts":[["200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uhammad Muhammad, ‘Aspek Perlindungan Anak Dalam Tindak Kekerasan (Bullying) Terhadap Siswa Korban Kekerasan Di Sekolah (Studi Kasus Di SMK Kabupaten Banyumas)’, </w:t>
      </w:r>
      <w:r w:rsidRPr="00EC05D4">
        <w:rPr>
          <w:rFonts w:ascii="Times New Roman" w:hAnsi="Times New Roman" w:cs="Times New Roman"/>
          <w:i/>
          <w:iCs/>
          <w:szCs w:val="24"/>
        </w:rPr>
        <w:t>Jurnal Dinamika Hukum Universitas Jenderal Soedirman</w:t>
      </w:r>
      <w:r w:rsidRPr="00EC05D4">
        <w:rPr>
          <w:rFonts w:ascii="Times New Roman" w:hAnsi="Times New Roman" w:cs="Times New Roman"/>
          <w:szCs w:val="24"/>
        </w:rPr>
        <w:t>, 2009.</w:t>
      </w:r>
      <w:r w:rsidRPr="00EC05D4">
        <w:rPr>
          <w:rFonts w:ascii="Times New Roman" w:hAnsi="Times New Roman" w:cs="Times New Roman"/>
        </w:rPr>
        <w:fldChar w:fldCharType="end"/>
      </w:r>
    </w:p>
  </w:footnote>
  <w:footnote w:id="18">
    <w:p w14:paraId="2A8290EC"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VAywuMe","properties":{"formattedCitation":"Marizki Putri, \\uc0\\u8216{}Hubungan Kepercayaan Diri Dan Dukungan Teman Sebaya Dengan Jenis Perilaku Bullying Di MTSN Lawang Mandahiling Kecamatan Salimpaung Tahun 2017\\uc0\\u8217{}, {\\i{}Menara Ilmu}, 12.8 (2018).","plainCitation":"Marizki Putri, ‘Hubungan Kepercayaan Diri Dan Dukungan Teman Sebaya Dengan Jenis Perilaku Bullying Di MTSN Lawang Mandahiling Kecamatan Salimpaung Tahun 2017’, Menara Ilmu, 12.8 (2018).","noteIndex":18},"citationItems":[{"id":982,"uris":["http://zotero.org/users/8165088/items/WGG52IML"],"itemData":{"id":982,"type":"article-journal","container-title":"Menara Ilmu","issue":"8","source":"Google Scholar","title":"Hubungan Kepercayaan Diri dan Dukungan Teman Sebaya dengan Jenis Perilaku Bullying Di MTSN Lawang Mandahiling Kecamatan Salimpaung Tahun 2017","volume":"12","author":[{"family":"Putri","given":"Marizki"}],"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arizki Putri, ‘Hubungan Kepercayaan Diri Dan Dukungan Teman Sebaya Dengan Jenis Perilaku Bullying Di MTSN Lawang Mandahiling Kecamatan Salimpaung Tahun 2017’, </w:t>
      </w:r>
      <w:r w:rsidRPr="00EC05D4">
        <w:rPr>
          <w:rFonts w:ascii="Times New Roman" w:hAnsi="Times New Roman" w:cs="Times New Roman"/>
          <w:i/>
          <w:iCs/>
          <w:szCs w:val="24"/>
        </w:rPr>
        <w:t>Menara Ilmu</w:t>
      </w:r>
      <w:r w:rsidRPr="00EC05D4">
        <w:rPr>
          <w:rFonts w:ascii="Times New Roman" w:hAnsi="Times New Roman" w:cs="Times New Roman"/>
          <w:szCs w:val="24"/>
        </w:rPr>
        <w:t>, 12.8 (2018).</w:t>
      </w:r>
      <w:r w:rsidRPr="00EC05D4">
        <w:rPr>
          <w:rFonts w:ascii="Times New Roman" w:hAnsi="Times New Roman" w:cs="Times New Roman"/>
        </w:rPr>
        <w:fldChar w:fldCharType="end"/>
      </w:r>
    </w:p>
  </w:footnote>
  <w:footnote w:id="19">
    <w:p w14:paraId="6DFE8972"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J54PhRy","properties":{"formattedCitation":"Assistant Secretary for Public Affairs (ASPA), \\uc0\\u8216{}Effects of Bullying\\uc0\\u8217{}, {\\i{}StopBullying.Gov}, 2019 &lt;https://www.stopbullying.gov/bullying/effects&gt; [accessed 6 June 2023].","plainCitation":"Assistant Secretary for Public Affairs (ASPA), ‘Effects of Bullying’, StopBullying.Gov, 2019 &lt;https://www.stopbullying.gov/bullying/effects&gt; [accessed 6 June 2023].","noteIndex":19},"citationItems":[{"id":1183,"uris":["http://zotero.org/users/8165088/items/39AIT7TN"],"itemData":{"id":1183,"type":"webpage","abstract":"Bullying can negatively impact mental health and well-being.","container-title":"StopBullying.gov","genre":"Text","language":"en","note":"Last Modified: 2021-05-21T13:41:29-0400","title":"Effects of Bullying","URL":"https://www.stopbullying.gov/bullying/effects","author":[{"family":"Affairs (ASPA)","given":"Assistant Secretary for Public"}],"accessed":{"date-parts":[["2023",6,6]]},"issued":{"date-parts":[["2019",9,2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ssistant Secretary for Public Affairs (ASPA), ‘Effects of Bullying’, </w:t>
      </w:r>
      <w:r w:rsidRPr="00EC05D4">
        <w:rPr>
          <w:rFonts w:ascii="Times New Roman" w:hAnsi="Times New Roman" w:cs="Times New Roman"/>
          <w:i/>
          <w:iCs/>
          <w:szCs w:val="24"/>
        </w:rPr>
        <w:t>StopBullying.Gov</w:t>
      </w:r>
      <w:r w:rsidRPr="00EC05D4">
        <w:rPr>
          <w:rFonts w:ascii="Times New Roman" w:hAnsi="Times New Roman" w:cs="Times New Roman"/>
          <w:szCs w:val="24"/>
        </w:rPr>
        <w:t>, 2019 &lt;https://www.stopbullying.gov/bullying/effects&gt; [accessed 6 June 2023].</w:t>
      </w:r>
      <w:r w:rsidRPr="00EC05D4">
        <w:rPr>
          <w:rFonts w:ascii="Times New Roman" w:hAnsi="Times New Roman" w:cs="Times New Roman"/>
        </w:rPr>
        <w:fldChar w:fldCharType="end"/>
      </w:r>
    </w:p>
  </w:footnote>
  <w:footnote w:id="20">
    <w:p w14:paraId="58EBC0D7"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xR9vv4SR","properties":{"formattedCitation":"Nuris Kuunie Maryamats Tsaniyyata, \\uc0\\u8216{}Pengaruh Minat Menonton Drama Korea Terhadap Kecenderungan Narsistik Pada Mahsiswa Fakultas Psikologi\\uc0\\u8217{}, {\\i{}Fakultas Psikologi UIN Maulana Malik Ibrahim Malang}.","plainCitation":"Nuris Kuunie Maryamats Tsaniyyata, ‘Pengaruh Minat Menonton Drama Korea Terhadap Kecenderungan Narsistik Pada Mahsiswa Fakultas Psikologi’, Fakultas Psikologi UIN Maulana Malik Ibrahim Malang.","noteIndex":20},"citationItems":[{"id":1002,"uris":["http://zotero.org/users/8165088/items/A94LD4A4"],"itemData":{"id":1002,"type":"article-journal","container-title":"Fakultas Psikologi UIN Maulana Malik Ibrahim Malang","title":"Pengaruh Minat Menonton Drama Korea Terhadap Kecenderungan Narsistik Pada Mahsiswa Fakultas Psikologi","author":[{"family":"Tsaniyyata","given":"Nuris Kuunie Maryamats"}]}}],"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uris Kuunie Maryamats Tsaniyyata, ‘Pengaruh Minat Menonton Drama Korea Terhadap Kecenderungan Narsistik Pada Mahsiswa Fakultas Psikologi’, </w:t>
      </w:r>
      <w:r w:rsidRPr="00EC05D4">
        <w:rPr>
          <w:rFonts w:ascii="Times New Roman" w:hAnsi="Times New Roman" w:cs="Times New Roman"/>
          <w:i/>
          <w:iCs/>
          <w:szCs w:val="24"/>
        </w:rPr>
        <w:t>Fakultas Psikologi UIN Maulana Malik Ibrahim Malang</w:t>
      </w:r>
      <w:r w:rsidRPr="00EC05D4">
        <w:rPr>
          <w:rFonts w:ascii="Times New Roman" w:hAnsi="Times New Roman" w:cs="Times New Roman"/>
          <w:szCs w:val="24"/>
        </w:rPr>
        <w:t>.</w:t>
      </w:r>
      <w:r w:rsidRPr="00EC05D4">
        <w:rPr>
          <w:rFonts w:ascii="Times New Roman" w:hAnsi="Times New Roman" w:cs="Times New Roman"/>
        </w:rPr>
        <w:fldChar w:fldCharType="end"/>
      </w:r>
    </w:p>
  </w:footnote>
  <w:footnote w:id="21">
    <w:p w14:paraId="6751DDA2"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KyyfA6E","properties":{"formattedCitation":"Ardi Nasrullah Farikhi, \\uc0\\u8216{}Analisis Semiotika John Fiske Tentang Cyberbullying Pada Remaja Dalam Film Unfriended (John Fiske\\uc0\\u8217{}s Semiotic Analysis Of Cyberbullying In Adolescents In Unfriended Film)\\uc0\\u8217{}, {\\i{}Journal SOSIOLOGI}, 6.1 (2023), 20\\uc0\\u8211{}26.","plainCitation":"Ardi Nasrullah Farikhi, ‘Analisis Semiotika John Fiske Tentang Cyberbullying Pada Remaja Dalam Film Unfriended (John Fiske’s Semiotic Analysis Of Cyberbullying In Adolescents In Unfriended Film)’, Journal SOSIOLOGI, 6.1 (2023), 20–26.","noteIndex":21},"citationItems":[{"id":1108,"uris":["http://zotero.org/users/8165088/items/QDKF9DCW"],"itemData":{"id":1108,"type":"article-journal","container-title":"Journal SOSIOLOGI","issue":"1","page":"20–26","title":"Analisis Semiotika John Fiske Tentang Cyberbullying Pada Remaja Dalam Film Unfriended (John Fiske's Semiotic Analysis Of Cyberbullying In Adolescents In Unfriended Film)","volume":"6","author":[{"family":"Farikhi","given":"Ardi Nasrullah"}],"issued":{"date-parts":[["202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Ardi Nasrullah Farikhi, ‘Analisis Semiotika John Fiske Tentang Cyberbullying Pada Remaja Dalam Film Unfriended (John Fiske’s Semiotic Analysis Of Cyberbullying In Adolescents In Unfriended Film)’, </w:t>
      </w:r>
      <w:r w:rsidRPr="00EC05D4">
        <w:rPr>
          <w:rFonts w:ascii="Times New Roman" w:hAnsi="Times New Roman" w:cs="Times New Roman"/>
          <w:i/>
          <w:iCs/>
          <w:szCs w:val="24"/>
        </w:rPr>
        <w:t>Journal SOSIOLOGI</w:t>
      </w:r>
      <w:r w:rsidRPr="00EC05D4">
        <w:rPr>
          <w:rFonts w:ascii="Times New Roman" w:hAnsi="Times New Roman" w:cs="Times New Roman"/>
          <w:szCs w:val="24"/>
        </w:rPr>
        <w:t>, 6.1 (2023), 20–26.</w:t>
      </w:r>
      <w:r w:rsidRPr="00EC05D4">
        <w:rPr>
          <w:rFonts w:ascii="Times New Roman" w:hAnsi="Times New Roman" w:cs="Times New Roman"/>
        </w:rPr>
        <w:fldChar w:fldCharType="end"/>
      </w:r>
    </w:p>
  </w:footnote>
  <w:footnote w:id="22">
    <w:p w14:paraId="4AB06E69"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MXylnpTA","properties":{"formattedCitation":"Olga Gorbatkova and Anastasia Katrich, \\uc0\\u8216{}Representation Of The Concept\" School Violence\" In The Mirror Of Contemporary American Cinema (1992-2020)\\uc0\\u8217{}, {\\i{}\\uc0\\u1052{}\\uc0\\u1077{}\\uc0\\u1076{}\\uc0\\u1080{}\\uc0\\u1072{}\\uc0\\u1086{}\\uc0\\u1073{}\\uc0\\u1088{}\\uc0\\u1072{}\\uc0\\u1079{}\\uc0\\u1086{}\\uc0\\u1074{}\\uc0\\u1072{}\\uc0\\u1085{}\\uc0\\u1080{}\\uc0\\u1077{}}, 60.3 (2020), 375\\uc0\\u8211{}85.","plainCitation":"Olga Gorbatkova and Anastasia Katrich, ‘Representation Of The Concept\" School Violence\" In The Mirror Of Contemporary American Cinema (1992-2020)’, Медиаобразование, 60.3 (2020), 375–85.","noteIndex":22},"citationItems":[{"id":1109,"uris":["http://zotero.org/users/8165088/items/NY2ZJ4C8"],"itemData":{"id":1109,"type":"article-journal","container-title":"Медиаобразование","issue":"3","note":"publisher: Таганрогский институт имени АП Чехова (филиал)«Ростовского государственного …","page":"375–385","title":"Representation Of The Concept\" School Violence\" In The Mirror Of Contemporary American Cinema (1992-2020)","volume":"60","author":[{"family":"Gorbatkova","given":"Olga"},{"family":"Katrich","given":"Anastasia"}],"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Olga Gorbatkova and Anastasia Katrich, ‘Representation Of The Concept" School Violence" In The Mirror Of Contemporary American Cinema (1992-2020)’, </w:t>
      </w:r>
      <w:r w:rsidRPr="00EC05D4">
        <w:rPr>
          <w:rFonts w:ascii="Times New Roman" w:hAnsi="Times New Roman" w:cs="Times New Roman"/>
          <w:i/>
          <w:iCs/>
          <w:szCs w:val="24"/>
        </w:rPr>
        <w:t>Медиаобразование</w:t>
      </w:r>
      <w:r w:rsidRPr="00EC05D4">
        <w:rPr>
          <w:rFonts w:ascii="Times New Roman" w:hAnsi="Times New Roman" w:cs="Times New Roman"/>
          <w:szCs w:val="24"/>
        </w:rPr>
        <w:t>, 60.3 (2020), 375–85.</w:t>
      </w:r>
      <w:r w:rsidRPr="00EC05D4">
        <w:rPr>
          <w:rFonts w:ascii="Times New Roman" w:hAnsi="Times New Roman" w:cs="Times New Roman"/>
        </w:rPr>
        <w:fldChar w:fldCharType="end"/>
      </w:r>
    </w:p>
  </w:footnote>
  <w:footnote w:id="23">
    <w:p w14:paraId="6D8894D3"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DtfDF008","properties":{"formattedCitation":"Nurul Aulia Putri, \\uc0\\u8216{}Bullying Dalam Pendidikan (Analisis Semiotika Film Sajen Karya Haqi Ahmad)\\uc0\\u8217{}, 2019.","plainCitation":"Nurul Aulia Putri, ‘Bullying Dalam Pendidikan (Analisis Semiotika Film Sajen Karya Haqi Ahmad)’, 2019.","noteIndex":23},"citationItems":[{"id":1045,"uris":["http://zotero.org/users/8165088/items/PGY485NR"],"itemData":{"id":1045,"type":"thesis","genre":"PhD Thesis","source":"Google Scholar","title":"Bullying Dalam Pendidikan (Analisis Semiotika Film Sajen Karya Haqi Ahmad)","author":[{"family":"Putri","given":"Nurul Aulia"}],"issued":{"date-parts":[["2019"]]}}}],"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Nurul Aulia Putri, ‘Bullying Dalam Pendidikan (Analisis Semiotika Film Sajen Karya Haqi Ahmad)’, 2019.</w:t>
      </w:r>
      <w:r w:rsidRPr="00EC05D4">
        <w:rPr>
          <w:rFonts w:ascii="Times New Roman" w:hAnsi="Times New Roman" w:cs="Times New Roman"/>
        </w:rPr>
        <w:fldChar w:fldCharType="end"/>
      </w:r>
    </w:p>
  </w:footnote>
  <w:footnote w:id="24">
    <w:p w14:paraId="2BC244F6"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6egvFW95","properties":{"formattedCitation":"Fadhila Nurul Atika, \\uc0\\u8216{}Representasi Bullying Dalam Film Joker: Analisis Semiotika Model Roland Barthes\\uc0\\u8217{} (unpublished PhD Thesis, UIN Sunan Ampel Surabaya, 2020).","plainCitation":"Fadhila Nurul Atika, ‘Representasi Bullying Dalam Film Joker: Analisis Semiotika Model Roland Barthes’ (unpublished PhD Thesis, UIN Sunan Ampel Surabaya, 2020).","noteIndex":24},"citationItems":[{"id":1111,"uris":["http://zotero.org/users/8165088/items/FAL76B9I"],"itemData":{"id":1111,"type":"thesis","genre":"PhD Thesis","publisher":"UIN Sunan Ampel Surabaya","title":"Representasi Bullying Dalam Film Joker: Analisis Semiotika Model Roland Barthes","author":[{"family":"Atika","given":"Fadhila Nurul"}],"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Fadhila Nurul Atika, ‘Representasi Bullying Dalam Film Joker: Analisis Semiotika Model Roland Barthes’ (unpublished PhD Thesis, UIN Sunan Ampel Surabaya, 2020).</w:t>
      </w:r>
      <w:r w:rsidRPr="00EC05D4">
        <w:rPr>
          <w:rFonts w:ascii="Times New Roman" w:hAnsi="Times New Roman" w:cs="Times New Roman"/>
        </w:rPr>
        <w:fldChar w:fldCharType="end"/>
      </w:r>
    </w:p>
  </w:footnote>
  <w:footnote w:id="25">
    <w:p w14:paraId="56DC50D5"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f1sT1H7t","properties":{"formattedCitation":"Arum Indah Permata Sari, \\uc0\\u8216{}Representasi Bullying Pada Film\" My Little Baby, Jaya\"\\uc0\\u8217{} (unpublished PhD Thesis, UIN Sunan Ampel Surabaya, 2021).","plainCitation":"Arum Indah Permata Sari, ‘Representasi Bullying Pada Film\" My Little Baby, Jaya\"’ (unpublished PhD Thesis, UIN Sunan Ampel Surabaya, 2021).","noteIndex":25},"citationItems":[{"id":1112,"uris":["http://zotero.org/users/8165088/items/QKZIMJJL"],"itemData":{"id":1112,"type":"thesis","genre":"PhD Thesis","publisher":"UIN Sunan Ampel Surabaya","title":"Representasi Bullying Pada Film\" My Little Baby, Jaya\"","author":[{"family":"Sari","given":"Arum Indah Permata"}],"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rum Indah Permata Sari, ‘Representasi Bullying Pada Film" My Little Baby, Jaya"’ (unpublished PhD Thesis, UIN Sunan Ampel Surabaya, 2021).</w:t>
      </w:r>
      <w:r w:rsidRPr="00EC05D4">
        <w:rPr>
          <w:rFonts w:ascii="Times New Roman" w:hAnsi="Times New Roman" w:cs="Times New Roman"/>
        </w:rPr>
        <w:fldChar w:fldCharType="end"/>
      </w:r>
    </w:p>
  </w:footnote>
  <w:footnote w:id="26">
    <w:p w14:paraId="5D15CF72"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16EkDcX9","properties":{"formattedCitation":"Akmad Fauzi, \\uc0\\u8216{}Analisis Semiotika Toleransi Beragama Dalam Film PK (PEEKAY)\\uc0\\u8217{} (unpublished B.S. thesis, Fakultas Ilmu Dakwah dan Ilmu KomunikasiUniversitas Islam Negeri Syarif Hidayatullah Jakarta, 2020).","plainCitation":"Akmad Fauzi, ‘Analisis Semiotika Toleransi Beragama Dalam Film PK (PEEKAY)’ (unpublished B.S. thesis, Fakultas Ilmu Dakwah dan Ilmu KomunikasiUniversitas Islam Negeri Syarif Hidayatullah Jakarta, 2020).","noteIndex":26},"citationItems":[{"id":1113,"uris":["http://zotero.org/users/8165088/items/N9ZS5K2B"],"itemData":{"id":1113,"type":"thesis","genre":"B.S. thesis","publisher":"Fakultas Ilmu Dakwah dan Ilmu KomunikasiUniversitas Islam Negeri Syarif Hidayatullah Jakarta","title":"Analisis Semiotika Toleransi Beragama Dalam Film PK (PEEKAY)","author":[{"family":"Fauzi","given":"Akmad"}],"issued":{"date-parts":[["2020"]]}}}],"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kmad Fauzi, ‘Analisis Semiotika Toleransi Beragama Dalam Film PK (PEEKAY)’ (unpublished B.S. thesis, Fakultas Ilmu Dakwah dan Ilmu KomunikasiUniversitas Islam Negeri Syarif Hidayatullah Jakarta, 2020).</w:t>
      </w:r>
      <w:r w:rsidRPr="00EC05D4">
        <w:rPr>
          <w:rFonts w:ascii="Times New Roman" w:hAnsi="Times New Roman" w:cs="Times New Roman"/>
        </w:rPr>
        <w:fldChar w:fldCharType="end"/>
      </w:r>
    </w:p>
  </w:footnote>
  <w:footnote w:id="27">
    <w:p w14:paraId="28C440FA"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spBvhlrP","properties":{"formattedCitation":"TN Ghani, \\uc0\\u8216{}Representasi Bullying Di Lingkungan Sekolah Dalam Film (Studi Analisis Semiotika Terhadap Film Mean Girls).\\uc0\\u8217{}, {\\i{}Jurnal Komunikasi Massa}, 1.2 (2016).","plainCitation":"TN Ghani, ‘Representasi Bullying Di Lingkungan Sekolah Dalam Film (Studi Analisis Semiotika Terhadap Film Mean Girls).’, Jurnal Komunikasi Massa, 1.2 (2016).","noteIndex":27},"citationItems":[{"id":1115,"uris":["http://zotero.org/users/8165088/items/AIPMLVVF"],"itemData":{"id":1115,"type":"article-journal","container-title":"Jurnal Komunikasi Massa","issue":"2","title":"Representasi Bullying di lingkungan Sekolah dalam film (Studi Analisis Semiotika Terhadap Film Mean Girls).","volume":"1","author":[{"family":"Ghani","given":"TN"}],"issued":{"date-parts":[["2016"]]}}}],"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TN Ghani, ‘Representasi Bullying Di Lingkungan Sekolah Dalam Film (Studi Analisis Semiotika Terhadap Film Mean Girls).’, </w:t>
      </w:r>
      <w:r w:rsidRPr="00EC05D4">
        <w:rPr>
          <w:rFonts w:ascii="Times New Roman" w:hAnsi="Times New Roman" w:cs="Times New Roman"/>
          <w:i/>
          <w:iCs/>
          <w:szCs w:val="24"/>
        </w:rPr>
        <w:t>Jurnal Komunikasi Massa</w:t>
      </w:r>
      <w:r w:rsidRPr="00EC05D4">
        <w:rPr>
          <w:rFonts w:ascii="Times New Roman" w:hAnsi="Times New Roman" w:cs="Times New Roman"/>
          <w:szCs w:val="24"/>
        </w:rPr>
        <w:t>, 1.2 (2016).</w:t>
      </w:r>
      <w:r w:rsidRPr="00EC05D4">
        <w:rPr>
          <w:rFonts w:ascii="Times New Roman" w:hAnsi="Times New Roman" w:cs="Times New Roman"/>
        </w:rPr>
        <w:fldChar w:fldCharType="end"/>
      </w:r>
    </w:p>
  </w:footnote>
  <w:footnote w:id="28">
    <w:p w14:paraId="0BFD7444"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Y4mnhR","properties":{"formattedCitation":"Ajeng Septiani, \\uc0\\u8216{}Bullying Dalam Film Uahan Geojitmal: Kajian Sosiologi Sastra\\uc0\\u8217{} (unpublished PhD Thesis, Universitas Gadjah Mada, 2017).","plainCitation":"Ajeng Septiani, ‘Bullying Dalam Film Uahan Geojitmal: Kajian Sosiologi Sastra’ (unpublished PhD Thesis, Universitas Gadjah Mada, 2017).","noteIndex":28},"citationItems":[{"id":1116,"uris":["http://zotero.org/users/8165088/items/GREAXK5F"],"itemData":{"id":1116,"type":"thesis","genre":"PhD Thesis","publisher":"Universitas Gadjah Mada","title":"Bullying Dalam Film Uahan Geojitmal: Kajian Sosiologi Sastra","author":[{"family":"Septiani","given":"Ajeng"}],"issued":{"date-parts":[["2017"]]}}}],"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Ajeng Septiani, ‘Bullying Dalam Film Uahan Geojitmal: Kajian Sosiologi Sastra’ (unpublished PhD Thesis, Universitas Gadjah Mada, 2017).</w:t>
      </w:r>
      <w:r w:rsidRPr="00EC05D4">
        <w:rPr>
          <w:rFonts w:ascii="Times New Roman" w:hAnsi="Times New Roman" w:cs="Times New Roman"/>
        </w:rPr>
        <w:fldChar w:fldCharType="end"/>
      </w:r>
    </w:p>
  </w:footnote>
  <w:footnote w:id="29">
    <w:p w14:paraId="15620615"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hRmTCm8z","properties":{"formattedCitation":"Dian Viranda, \\uc0\\u8216{}Representasi Perundungan (Bullying) Dalam Novel \\uc0\\u8481{}Uk Alaskakarya Eka Aryani (Pendekatan Sosiologi Sastra)\\uc0\\u8217{} (unpublished PhD Thesis, IKIP PGRI PONTIANAK, 2022).","plainCitation":"Dian Viranda, ‘Representasi Perundungan (Bullying) Dalam Novel ℡Uk Alaskakarya Eka Aryani (Pendekatan Sosiologi Sastra)’ (unpublished PhD Thesis, IKIP PGRI PONTIANAK, 2022).","noteIndex":29},"citationItems":[{"id":1117,"uris":["http://zotero.org/users/8165088/items/GNHXPLMQ"],"itemData":{"id":1117,"type":"thesis","genre":"PhD Thesis","publisher":"IKIP PGRI PONTIANAK","title":"Representasi Perundungan (Bullying) Dalam Novel ℡Uk Alaskakarya Eka Aryani (Pendekatan Sosiologi Sastra)","author":[{"family":"Viranda","given":"Dian"}],"issued":{"date-parts":[["2022"]]}}}],"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Dian Viranda, ‘Representasi Perundungan (Bullying) Dalam Novel ℡Uk Alaskakarya Eka Aryani (Pendekatan Sosiologi Sastra)’ (unpublished PhD Thesis, IKIP PGRI PONTIANAK, 2022).</w:t>
      </w:r>
      <w:r w:rsidRPr="00EC05D4">
        <w:rPr>
          <w:rFonts w:ascii="Times New Roman" w:hAnsi="Times New Roman" w:cs="Times New Roman"/>
        </w:rPr>
        <w:fldChar w:fldCharType="end"/>
      </w:r>
    </w:p>
  </w:footnote>
  <w:footnote w:id="30">
    <w:p w14:paraId="6C902200" w14:textId="77777777"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X9LAfai","properties":{"formattedCitation":"Irfan Suryadi, Yenni Hayati, and Muhammad Ismail Nasution, \\uc0\\u8216{}Fenomena Perundungan Dalam Novel Ayah Mengapa Aku Berbdeda Karya Agnes Davonar\\uc0\\u8217{}, {\\i{}Jurnal Bahasa Dan Sastra}, 6.2 (2018), 157\\uc0\\u8211{}70.","plainCitation":"Irfan Suryadi, Yenni Hayati, and Muhammad Ismail Nasution, ‘Fenomena Perundungan Dalam Novel Ayah Mengapa Aku Berbdeda Karya Agnes Davonar’, Jurnal Bahasa Dan Sastra, 6.2 (2018), 157–70.","noteIndex":30},"citationItems":[{"id":1118,"uris":["http://zotero.org/users/8165088/items/3AASEH86"],"itemData":{"id":1118,"type":"article-journal","container-title":"Jurnal Bahasa dan Sastra","issue":"2","page":"157–170","title":"Fenomena Perundungan dalam Novel Ayah Mengapa Aku Berbdeda Karya Agnes Davonar","volume":"6","author":[{"family":"Suryadi","given":"Irfan"},{"family":"Hayati","given":"Yenni"},{"family":"Nasution","given":"Muhammad Ismail"}],"issued":{"date-parts":[["2018"]]}}}],"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Irfan Suryadi, Yenni Hayati, and Muhammad Ismail Nasution, ‘Fenomena Perundungan Dalam Novel Ayah Mengapa Aku Berbdeda Karya Agnes Davonar’, </w:t>
      </w:r>
      <w:r w:rsidRPr="00EC05D4">
        <w:rPr>
          <w:rFonts w:ascii="Times New Roman" w:hAnsi="Times New Roman" w:cs="Times New Roman"/>
          <w:i/>
          <w:iCs/>
          <w:szCs w:val="24"/>
        </w:rPr>
        <w:t>Jurnal Bahasa Dan Sastra</w:t>
      </w:r>
      <w:r w:rsidRPr="00EC05D4">
        <w:rPr>
          <w:rFonts w:ascii="Times New Roman" w:hAnsi="Times New Roman" w:cs="Times New Roman"/>
          <w:szCs w:val="24"/>
        </w:rPr>
        <w:t>, 6.2 (2018), 157–70.</w:t>
      </w:r>
      <w:r w:rsidRPr="00EC05D4">
        <w:rPr>
          <w:rFonts w:ascii="Times New Roman" w:hAnsi="Times New Roman" w:cs="Times New Roman"/>
        </w:rPr>
        <w:fldChar w:fldCharType="end"/>
      </w:r>
    </w:p>
  </w:footnote>
  <w:footnote w:id="31">
    <w:p w14:paraId="1F952FCE" w14:textId="4C87D6B6"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8dynok5N","properties":{"formattedCitation":"Norman K Denzin, \\uc0\\u8216{}Introduction: Entering The Field Of Qualitative Research\\uc0\\u8217{}, {\\i{}Handbook Of Qualitative Research}, 1994.","plainCitation":"Norman K Denzin, ‘Introduction: Entering The Field Of Qualitative Research’, Handbook Of Qualitative Research, 1994.","noteIndex":31},"citationItems":[{"id":1151,"uris":["http://zotero.org/users/8165088/items/G92QVEUM"],"itemData":{"id":1151,"type":"article-journal","container-title":"Handbook Of Qualitative Research","note":"publisher: Sage","title":"Introduction: Entering The Field Of Qualitative Research","author":[{"literal":"Norman K Denzin"}],"issued":{"date-parts":[["1994"]]}}}],"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Norman K Denzin, ‘Introduction: Entering The Field Of Qualitative Research’, </w:t>
      </w:r>
      <w:r w:rsidRPr="00EC05D4">
        <w:rPr>
          <w:rFonts w:ascii="Times New Roman" w:hAnsi="Times New Roman" w:cs="Times New Roman"/>
          <w:i/>
          <w:iCs/>
          <w:szCs w:val="24"/>
        </w:rPr>
        <w:t>Handbook Of Qualitative Research</w:t>
      </w:r>
      <w:r w:rsidRPr="00EC05D4">
        <w:rPr>
          <w:rFonts w:ascii="Times New Roman" w:hAnsi="Times New Roman" w:cs="Times New Roman"/>
          <w:szCs w:val="24"/>
        </w:rPr>
        <w:t>, 1994.</w:t>
      </w:r>
      <w:r w:rsidRPr="00EC05D4">
        <w:rPr>
          <w:rFonts w:ascii="Times New Roman" w:hAnsi="Times New Roman" w:cs="Times New Roman"/>
        </w:rPr>
        <w:fldChar w:fldCharType="end"/>
      </w:r>
    </w:p>
  </w:footnote>
  <w:footnote w:id="32">
    <w:p w14:paraId="285C42D6" w14:textId="358CEC5A"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LQBAdvlA","properties":{"formattedCitation":"Warul Walidin, Saifullah, and Tabrani, {\\i{}Metodologi Penelitian Kualitatif &amp; Grounded Theory} (FTK Ar-Raniry Press, 2015).","plainCitation":"Warul Walidin, Saifullah, and Tabrani, Metodologi Penelitian Kualitatif &amp; Grounded Theory (FTK Ar-Raniry Press, 2015).","noteIndex":32},"citationItems":[{"id":1152,"uris":["http://zotero.org/users/8165088/items/RD2R6CQX"],"itemData":{"id":1152,"type":"book","publisher":"FTK Ar-Raniry Press","title":"Metodologi Penelitian Kualitatif &amp; Grounded Theory","author":[{"literal":"Warul Walidin"},{"literal":"Saifullah"},{"literal":"Tabrani"}],"issued":{"date-parts":[["20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Warul Walidin, Saifullah, and Tabrani, </w:t>
      </w:r>
      <w:r w:rsidRPr="00EC05D4">
        <w:rPr>
          <w:rFonts w:ascii="Times New Roman" w:hAnsi="Times New Roman" w:cs="Times New Roman"/>
          <w:i/>
          <w:iCs/>
          <w:szCs w:val="24"/>
        </w:rPr>
        <w:t>Metodologi Penelitian Kualitatif &amp; Grounded Theory</w:t>
      </w:r>
      <w:r w:rsidRPr="00EC05D4">
        <w:rPr>
          <w:rFonts w:ascii="Times New Roman" w:hAnsi="Times New Roman" w:cs="Times New Roman"/>
          <w:szCs w:val="24"/>
        </w:rPr>
        <w:t xml:space="preserve"> (FTK Ar-Raniry Press, 2015).</w:t>
      </w:r>
      <w:r w:rsidRPr="00EC05D4">
        <w:rPr>
          <w:rFonts w:ascii="Times New Roman" w:hAnsi="Times New Roman" w:cs="Times New Roman"/>
        </w:rPr>
        <w:fldChar w:fldCharType="end"/>
      </w:r>
    </w:p>
  </w:footnote>
  <w:footnote w:id="33">
    <w:p w14:paraId="07934605" w14:textId="3BA086B3"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v7ZlDvpN","properties":{"formattedCitation":"Bernadus Bin Frans Resi, \\uc0\\u8216{}Teknik Pengumpulan Data\\uc0\\u8217{}, {\\i{}Metodologi Penelitian Kuantitatif Dan Kualitatif}, 347 (2021).","plainCitation":"Bernadus Bin Frans Resi, ‘Teknik Pengumpulan Data’, Metodologi Penelitian Kuantitatif Dan Kualitatif, 347 (2021).","noteIndex":33},"citationItems":[{"id":1154,"uris":["http://zotero.org/users/8165088/items/8IWNQQZS"],"itemData":{"id":1154,"type":"article-journal","container-title":"Metodologi Penelitian Kuantitatif dan Kualitatif","title":"Teknik Pengumpulan Data","volume":"347","author":[{"family":"Resi","given":"Bernadus Bin Frans"}],"issued":{"date-parts":[["2021"]]}}}],"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Bernadus Bin Frans Resi, ‘Teknik Pengumpulan Data’, </w:t>
      </w:r>
      <w:r w:rsidRPr="00EC05D4">
        <w:rPr>
          <w:rFonts w:ascii="Times New Roman" w:hAnsi="Times New Roman" w:cs="Times New Roman"/>
          <w:i/>
          <w:iCs/>
          <w:szCs w:val="24"/>
        </w:rPr>
        <w:t>Metodologi Penelitian Kuantitatif Dan Kualitatif</w:t>
      </w:r>
      <w:r w:rsidRPr="00EC05D4">
        <w:rPr>
          <w:rFonts w:ascii="Times New Roman" w:hAnsi="Times New Roman" w:cs="Times New Roman"/>
          <w:szCs w:val="24"/>
        </w:rPr>
        <w:t>, 347 (2021).</w:t>
      </w:r>
      <w:r w:rsidRPr="00EC05D4">
        <w:rPr>
          <w:rFonts w:ascii="Times New Roman" w:hAnsi="Times New Roman" w:cs="Times New Roman"/>
        </w:rPr>
        <w:fldChar w:fldCharType="end"/>
      </w:r>
    </w:p>
  </w:footnote>
  <w:footnote w:id="34">
    <w:p w14:paraId="04D4A7DD" w14:textId="6E8C0CB2"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K7tTlfmf","properties":{"formattedCitation":"M Makbul, {\\i{}Metode Pengumpulan Data dan Instrumen Penelitian} (Open Science Framework, 15 June 2021) &lt;https://doi.org/10.31219/osf.io/svu73&gt;.","plainCitation":"M Makbul, Metode Pengumpulan Data dan Instrumen Penelitian (Open Science Framework, 15 June 2021) &lt;https://doi.org/10.31219/osf.io/svu73&gt;.","noteIndex":34},"citationItems":[{"id":1157,"uris":["http://zotero.org/users/8165088/items/AIUI7M3K"],"itemData":{"id":1157,"type":"report","abstract":"penelitian salah satu hal yang terpenting yaitu mengumpulkan data, data merupakan suatu kumpulan yang terdiri dari fakta-fakta untuk memberikan gambaran yang luas terkait dengan suatu keadaan. Seseorang yang akan mengambil sebuah kebijakan atau keputusan umumnya akan menggunakan data sebagai bahan pertimbangan. Melalui data seseorang dapat menganalisis, menggambarkan, atau menjelaskan suatu keadaan. Untuk mengungkapkan fakta yang dicari akan menunjukkan seberapa pentingnya hal yang telah dijabarkan di awal tadi. Terkai dengan metode  pengumpulan data, instrumen serta validitas dan reliabilitas dalam penelitian, tidak sedikit ditemukan beberapa kesalahan persepsi yang umunya dilakukan oleh peneliti pemula dalam memahami konsep tersebut sehingga hasil penelitian yang diperoleh dengan metode yang tidak tepat akan membuat hasil penelitian menjadi tidak representatif dan menghasilkan temuan dan kesimpulan yang keliru.Mengingat pentingnya pengumpulan data dan instrumen pengumpulan data dalam penelitian maka, Adapun judul dalam makalah ini yakni: Metode Pengumpulan Data dan Instrumen {Penelitian.","genre":"preprint","language":"id","note":"DOI: 10.31219/osf.io/svu73","publisher":"Open Science Framework","source":"DOI.org (Crossref)","title":"Metode Pengumpulan Data dan Instrumen Penelitian","URL":"https://osf.io/svu73","author":[{"family":"Makbul","given":"M"}],"accessed":{"date-parts":[["2023",6,1]]},"issued":{"date-parts":[["2021",6,15]]}}}],"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 xml:space="preserve">M Makbul, </w:t>
      </w:r>
      <w:r w:rsidRPr="00EC05D4">
        <w:rPr>
          <w:rFonts w:ascii="Times New Roman" w:hAnsi="Times New Roman" w:cs="Times New Roman"/>
          <w:i/>
          <w:iCs/>
          <w:szCs w:val="24"/>
        </w:rPr>
        <w:t>Metode Pengumpulan Data dan Instrumen Penelitian</w:t>
      </w:r>
      <w:r w:rsidRPr="00EC05D4">
        <w:rPr>
          <w:rFonts w:ascii="Times New Roman" w:hAnsi="Times New Roman" w:cs="Times New Roman"/>
          <w:szCs w:val="24"/>
        </w:rPr>
        <w:t xml:space="preserve"> (Open Science Framework, 15 June 2021) &lt;https://doi.org/10.31219/osf.io/svu73&gt;.</w:t>
      </w:r>
      <w:r w:rsidRPr="00EC05D4">
        <w:rPr>
          <w:rFonts w:ascii="Times New Roman" w:hAnsi="Times New Roman" w:cs="Times New Roman"/>
        </w:rPr>
        <w:fldChar w:fldCharType="end"/>
      </w:r>
    </w:p>
  </w:footnote>
  <w:footnote w:id="35">
    <w:p w14:paraId="46CF26A9" w14:textId="53CAB41F"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ZXjVsZfW","properties":{"formattedCitation":"Sugiyono, \\uc0\\u8216{}Metode Penelitian Pendidikan: Pendekatan Kuantitatif, Kualitatif Dan R &amp; D\\uc0\\u8217{} (Bandung: Alfabeta, 2013).","plainCitation":"Sugiyono, ‘Metode Penelitian Pendidikan: Pendekatan Kuantitatif, Kualitatif Dan R &amp; D’ (Bandung: Alfabeta, 2013).","noteIndex":35},"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szCs w:val="24"/>
        </w:rPr>
        <w:t>Sugiyono, ‘Metode Penelitian Pendidikan: Pendekatan Kuantitatif, Kualitatif Dan R &amp; D’ (Bandung: Alfabeta, 2013).</w:t>
      </w:r>
      <w:r w:rsidRPr="00EC05D4">
        <w:rPr>
          <w:rFonts w:ascii="Times New Roman" w:hAnsi="Times New Roman" w:cs="Times New Roman"/>
        </w:rPr>
        <w:fldChar w:fldCharType="end"/>
      </w:r>
    </w:p>
  </w:footnote>
  <w:footnote w:id="36">
    <w:p w14:paraId="020CC78B" w14:textId="788F0386" w:rsidR="001F4352" w:rsidRPr="00EC05D4" w:rsidRDefault="001F4352">
      <w:pPr>
        <w:pStyle w:val="FootnoteText"/>
        <w:rPr>
          <w:rFonts w:ascii="Times New Roman" w:hAnsi="Times New Roman" w:cs="Times New Roman"/>
        </w:rPr>
      </w:pPr>
      <w:r w:rsidRPr="00EC05D4">
        <w:rPr>
          <w:rStyle w:val="FootnoteReference"/>
          <w:rFonts w:ascii="Times New Roman" w:hAnsi="Times New Roman" w:cs="Times New Roman"/>
        </w:rPr>
        <w:footnoteRef/>
      </w:r>
      <w:r w:rsidRPr="00EC05D4">
        <w:rPr>
          <w:rFonts w:ascii="Times New Roman" w:hAnsi="Times New Roman" w:cs="Times New Roman"/>
        </w:rPr>
        <w:t xml:space="preserve"> </w:t>
      </w:r>
      <w:r w:rsidRPr="00EC05D4">
        <w:rPr>
          <w:rFonts w:ascii="Times New Roman" w:hAnsi="Times New Roman" w:cs="Times New Roman"/>
        </w:rPr>
        <w:fldChar w:fldCharType="begin"/>
      </w:r>
      <w:r w:rsidRPr="00EC05D4">
        <w:rPr>
          <w:rFonts w:ascii="Times New Roman" w:hAnsi="Times New Roman" w:cs="Times New Roman"/>
        </w:rPr>
        <w:instrText xml:space="preserve"> ADDIN ZOTERO_ITEM CSL_CITATION {"citationID":"gGnfLQMG","properties":{"formattedCitation":"Sugiyono.","plainCitation":"Sugiyono.","noteIndex":36},"citationItems":[{"id":1158,"uris":["http://zotero.org/users/8165088/items/BBAIX9CQ"],"itemData":{"id":1158,"type":"chapter","event-place":"Bandung","publisher":"Alfabeta","publisher-place":"Bandung","title":"Metode Penelitian Pendidikan: Pendekatan Kuantitatif, Kualitatif dan R &amp; D","author":[{"literal":"Sugiyono"}],"issued":{"date-parts":[["2013"]]}}}],"schema":"https://github.com/citation-style-language/schema/raw/master/csl-citation.json"} </w:instrText>
      </w:r>
      <w:r w:rsidRPr="00EC05D4">
        <w:rPr>
          <w:rFonts w:ascii="Times New Roman" w:hAnsi="Times New Roman" w:cs="Times New Roman"/>
        </w:rPr>
        <w:fldChar w:fldCharType="separate"/>
      </w:r>
      <w:r w:rsidRPr="00EC05D4">
        <w:rPr>
          <w:rFonts w:ascii="Times New Roman" w:hAnsi="Times New Roman" w:cs="Times New Roman"/>
        </w:rPr>
        <w:t>Sugiyono.</w:t>
      </w:r>
      <w:r w:rsidRPr="00EC05D4">
        <w:rPr>
          <w:rFonts w:ascii="Times New Roman" w:hAnsi="Times New Roman" w:cs="Times New Roman"/>
        </w:rPr>
        <w:fldChar w:fldCharType="end"/>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2819599"/>
      <w:docPartObj>
        <w:docPartGallery w:val="Page Numbers (Top of Page)"/>
        <w:docPartUnique/>
      </w:docPartObj>
    </w:sdtPr>
    <w:sdtEndPr>
      <w:rPr>
        <w:noProof/>
      </w:rPr>
    </w:sdtEndPr>
    <w:sdtContent>
      <w:p w14:paraId="73464C32" w14:textId="55ADD8B4" w:rsidR="001F4352" w:rsidRDefault="001F4352">
        <w:pPr>
          <w:pStyle w:val="Header"/>
          <w:jc w:val="right"/>
        </w:pPr>
        <w:r>
          <w:fldChar w:fldCharType="begin"/>
        </w:r>
        <w:r>
          <w:instrText xml:space="preserve"> PAGE   \* MERGEFORMAT </w:instrText>
        </w:r>
        <w:r>
          <w:fldChar w:fldCharType="separate"/>
        </w:r>
        <w:r w:rsidR="002C2507">
          <w:rPr>
            <w:noProof/>
          </w:rPr>
          <w:t>22</w:t>
        </w:r>
        <w:r>
          <w:rPr>
            <w:noProof/>
          </w:rPr>
          <w:fldChar w:fldCharType="end"/>
        </w:r>
      </w:p>
    </w:sdtContent>
  </w:sdt>
  <w:p w14:paraId="6AE5FF51" w14:textId="77777777" w:rsidR="001F4352" w:rsidRDefault="001F4352">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FD0BBF" w14:textId="77777777" w:rsidR="001F4352" w:rsidRDefault="001F435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69050B"/>
    <w:multiLevelType w:val="multilevel"/>
    <w:tmpl w:val="B156D70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 w15:restartNumberingAfterBreak="0">
    <w:nsid w:val="1F0C379C"/>
    <w:multiLevelType w:val="multilevel"/>
    <w:tmpl w:val="CED8C05A"/>
    <w:lvl w:ilvl="0">
      <w:start w:val="1"/>
      <w:numFmt w:val="upperRoman"/>
      <w:pStyle w:val="Heading1"/>
      <w:suff w:val="nothing"/>
      <w:lvlText w:val="BAB %1"/>
      <w:lvlJc w:val="left"/>
      <w:pPr>
        <w:ind w:left="720" w:hanging="360"/>
      </w:pPr>
      <w:rPr>
        <w:rFonts w:hint="default"/>
        <w:u w:val="none"/>
      </w:rPr>
    </w:lvl>
    <w:lvl w:ilvl="1">
      <w:start w:val="1"/>
      <w:numFmt w:val="upperLetter"/>
      <w:pStyle w:val="Heading2"/>
      <w:suff w:val="space"/>
      <w:lvlText w:val="%2."/>
      <w:lvlJc w:val="left"/>
      <w:pPr>
        <w:ind w:left="1440" w:hanging="360"/>
      </w:pPr>
      <w:rPr>
        <w:rFonts w:hint="default"/>
        <w:u w:val="none"/>
      </w:rPr>
    </w:lvl>
    <w:lvl w:ilvl="2">
      <w:start w:val="1"/>
      <w:numFmt w:val="decimal"/>
      <w:pStyle w:val="Heading3"/>
      <w:suff w:val="space"/>
      <w:lvlText w:val="%3."/>
      <w:lvlJc w:val="right"/>
      <w:pPr>
        <w:ind w:left="2160" w:hanging="360"/>
      </w:pPr>
      <w:rPr>
        <w:rFonts w:hint="default"/>
        <w:i w:val="0"/>
        <w:u w:val="none"/>
      </w:rPr>
    </w:lvl>
    <w:lvl w:ilvl="3">
      <w:start w:val="1"/>
      <w:numFmt w:val="lowerLetter"/>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2" w15:restartNumberingAfterBreak="0">
    <w:nsid w:val="25487008"/>
    <w:multiLevelType w:val="hybridMultilevel"/>
    <w:tmpl w:val="7718636C"/>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27CE343F"/>
    <w:multiLevelType w:val="multilevel"/>
    <w:tmpl w:val="071616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312F1CB3"/>
    <w:multiLevelType w:val="hybridMultilevel"/>
    <w:tmpl w:val="5FF811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0756FF"/>
    <w:multiLevelType w:val="hybridMultilevel"/>
    <w:tmpl w:val="93907986"/>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6" w15:restartNumberingAfterBreak="0">
    <w:nsid w:val="366A308B"/>
    <w:multiLevelType w:val="hybridMultilevel"/>
    <w:tmpl w:val="E68E661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34F5F9B"/>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44071517"/>
    <w:multiLevelType w:val="multilevel"/>
    <w:tmpl w:val="8AAA2A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4A3645F4"/>
    <w:multiLevelType w:val="multilevel"/>
    <w:tmpl w:val="B16E496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4D3A736A"/>
    <w:multiLevelType w:val="hybridMultilevel"/>
    <w:tmpl w:val="055E3DA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C8163B"/>
    <w:multiLevelType w:val="hybridMultilevel"/>
    <w:tmpl w:val="0DB674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2F43FD"/>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5C4A3B17"/>
    <w:multiLevelType w:val="hybridMultilevel"/>
    <w:tmpl w:val="1CB6C328"/>
    <w:lvl w:ilvl="0" w:tplc="04090011">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15:restartNumberingAfterBreak="0">
    <w:nsid w:val="60660553"/>
    <w:multiLevelType w:val="multilevel"/>
    <w:tmpl w:val="EC308B8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662E40B5"/>
    <w:multiLevelType w:val="multilevel"/>
    <w:tmpl w:val="C72A4E54"/>
    <w:lvl w:ilvl="0">
      <w:start w:val="1"/>
      <w:numFmt w:val="upperRoman"/>
      <w:suff w:val="nothing"/>
      <w:lvlText w:val="BAB %1"/>
      <w:lvlJc w:val="left"/>
      <w:pPr>
        <w:ind w:left="720" w:hanging="360"/>
      </w:pPr>
      <w:rPr>
        <w:rFonts w:hint="default"/>
        <w:u w:val="none"/>
      </w:rPr>
    </w:lvl>
    <w:lvl w:ilvl="1">
      <w:start w:val="1"/>
      <w:numFmt w:val="decimal"/>
      <w:lvlText w:val="%2."/>
      <w:lvlJc w:val="left"/>
      <w:pPr>
        <w:ind w:left="1440" w:hanging="360"/>
      </w:pPr>
      <w:rPr>
        <w:rFonts w:hint="default"/>
        <w:u w:val="none"/>
      </w:rPr>
    </w:lvl>
    <w:lvl w:ilvl="2">
      <w:start w:val="1"/>
      <w:numFmt w:val="lowerRoman"/>
      <w:lvlText w:val="%3."/>
      <w:lvlJc w:val="right"/>
      <w:pPr>
        <w:ind w:left="2160" w:hanging="360"/>
      </w:pPr>
      <w:rPr>
        <w:rFonts w:hint="default"/>
        <w:u w:val="none"/>
      </w:rPr>
    </w:lvl>
    <w:lvl w:ilvl="3">
      <w:start w:val="1"/>
      <w:numFmt w:val="decimal"/>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abstractNum w:abstractNumId="16" w15:restartNumberingAfterBreak="0">
    <w:nsid w:val="66AF13A7"/>
    <w:multiLevelType w:val="multilevel"/>
    <w:tmpl w:val="B284E4AE"/>
    <w:lvl w:ilvl="0">
      <w:start w:val="1"/>
      <w:numFmt w:val="upperLetter"/>
      <w:lvlText w:val="%1."/>
      <w:lvlJc w:val="left"/>
      <w:pPr>
        <w:ind w:left="720" w:hanging="360"/>
      </w:pPr>
      <w:rPr>
        <w:u w:val="none"/>
      </w:rPr>
    </w:lvl>
    <w:lvl w:ilvl="1">
      <w:start w:val="1"/>
      <w:numFmt w:val="decimal"/>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73B35890"/>
    <w:multiLevelType w:val="multilevel"/>
    <w:tmpl w:val="EE6EA0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7ABA7E58"/>
    <w:multiLevelType w:val="hybridMultilevel"/>
    <w:tmpl w:val="703AC02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8732C7"/>
    <w:multiLevelType w:val="multilevel"/>
    <w:tmpl w:val="A05EB7B0"/>
    <w:lvl w:ilvl="0">
      <w:start w:val="1"/>
      <w:numFmt w:val="upperRoman"/>
      <w:suff w:val="nothing"/>
      <w:lvlText w:val="BAB %1"/>
      <w:lvlJc w:val="left"/>
      <w:pPr>
        <w:ind w:left="720" w:hanging="360"/>
      </w:pPr>
      <w:rPr>
        <w:rFonts w:hint="default"/>
        <w:u w:val="none"/>
      </w:rPr>
    </w:lvl>
    <w:lvl w:ilvl="1">
      <w:start w:val="1"/>
      <w:numFmt w:val="upperLetter"/>
      <w:suff w:val="space"/>
      <w:lvlText w:val="%2."/>
      <w:lvlJc w:val="left"/>
      <w:pPr>
        <w:ind w:left="1440" w:hanging="360"/>
      </w:pPr>
      <w:rPr>
        <w:rFonts w:hint="default"/>
        <w:u w:val="none"/>
      </w:rPr>
    </w:lvl>
    <w:lvl w:ilvl="2">
      <w:start w:val="1"/>
      <w:numFmt w:val="decimal"/>
      <w:suff w:val="space"/>
      <w:lvlText w:val="%3."/>
      <w:lvlJc w:val="right"/>
      <w:pPr>
        <w:ind w:left="2160" w:hanging="360"/>
      </w:pPr>
      <w:rPr>
        <w:rFonts w:hint="default"/>
        <w:u w:val="none"/>
      </w:rPr>
    </w:lvl>
    <w:lvl w:ilvl="3">
      <w:start w:val="1"/>
      <w:numFmt w:val="lowerLetter"/>
      <w:pStyle w:val="Heading4"/>
      <w:suff w:val="space"/>
      <w:lvlText w:val="%4."/>
      <w:lvlJc w:val="left"/>
      <w:pPr>
        <w:ind w:left="2880" w:hanging="360"/>
      </w:pPr>
      <w:rPr>
        <w:rFonts w:hint="default"/>
        <w:u w:val="none"/>
      </w:rPr>
    </w:lvl>
    <w:lvl w:ilvl="4">
      <w:start w:val="1"/>
      <w:numFmt w:val="lowerLetter"/>
      <w:lvlText w:val="%5."/>
      <w:lvlJc w:val="left"/>
      <w:pPr>
        <w:ind w:left="3600" w:hanging="360"/>
      </w:pPr>
      <w:rPr>
        <w:rFonts w:hint="default"/>
        <w:u w:val="none"/>
      </w:rPr>
    </w:lvl>
    <w:lvl w:ilvl="5">
      <w:start w:val="1"/>
      <w:numFmt w:val="lowerRoman"/>
      <w:lvlText w:val="%6."/>
      <w:lvlJc w:val="right"/>
      <w:pPr>
        <w:ind w:left="4320" w:hanging="360"/>
      </w:pPr>
      <w:rPr>
        <w:rFonts w:hint="default"/>
        <w:u w:val="none"/>
      </w:rPr>
    </w:lvl>
    <w:lvl w:ilvl="6">
      <w:start w:val="1"/>
      <w:numFmt w:val="decimal"/>
      <w:lvlText w:val="%7."/>
      <w:lvlJc w:val="left"/>
      <w:pPr>
        <w:ind w:left="5040" w:hanging="360"/>
      </w:pPr>
      <w:rPr>
        <w:rFonts w:hint="default"/>
        <w:u w:val="none"/>
      </w:rPr>
    </w:lvl>
    <w:lvl w:ilvl="7">
      <w:start w:val="1"/>
      <w:numFmt w:val="lowerLetter"/>
      <w:lvlText w:val="%8."/>
      <w:lvlJc w:val="left"/>
      <w:pPr>
        <w:ind w:left="5760" w:hanging="360"/>
      </w:pPr>
      <w:rPr>
        <w:rFonts w:hint="default"/>
        <w:u w:val="none"/>
      </w:rPr>
    </w:lvl>
    <w:lvl w:ilvl="8">
      <w:start w:val="1"/>
      <w:numFmt w:val="lowerRoman"/>
      <w:lvlText w:val="%9."/>
      <w:lvlJc w:val="right"/>
      <w:pPr>
        <w:ind w:left="6480" w:hanging="360"/>
      </w:pPr>
      <w:rPr>
        <w:rFonts w:hint="default"/>
        <w:u w:val="none"/>
      </w:rPr>
    </w:lvl>
  </w:abstractNum>
  <w:num w:numId="1">
    <w:abstractNumId w:val="0"/>
  </w:num>
  <w:num w:numId="2">
    <w:abstractNumId w:val="8"/>
  </w:num>
  <w:num w:numId="3">
    <w:abstractNumId w:val="3"/>
  </w:num>
  <w:num w:numId="4">
    <w:abstractNumId w:val="9"/>
  </w:num>
  <w:num w:numId="5">
    <w:abstractNumId w:val="12"/>
  </w:num>
  <w:num w:numId="6">
    <w:abstractNumId w:val="7"/>
  </w:num>
  <w:num w:numId="7">
    <w:abstractNumId w:val="11"/>
  </w:num>
  <w:num w:numId="8">
    <w:abstractNumId w:val="6"/>
  </w:num>
  <w:num w:numId="9">
    <w:abstractNumId w:val="16"/>
  </w:num>
  <w:num w:numId="10">
    <w:abstractNumId w:val="15"/>
  </w:num>
  <w:num w:numId="11">
    <w:abstractNumId w:val="18"/>
  </w:num>
  <w:num w:numId="12">
    <w:abstractNumId w:val="19"/>
  </w:num>
  <w:num w:numId="13">
    <w:abstractNumId w:val="1"/>
  </w:num>
  <w:num w:numId="14">
    <w:abstractNumId w:val="17"/>
  </w:num>
  <w:num w:numId="15">
    <w:abstractNumId w:val="4"/>
  </w:num>
  <w:num w:numId="16">
    <w:abstractNumId w:val="10"/>
  </w:num>
  <w:num w:numId="17">
    <w:abstractNumId w:val="2"/>
  </w:num>
  <w:num w:numId="18">
    <w:abstractNumId w:val="13"/>
  </w:num>
  <w:num w:numId="19">
    <w:abstractNumId w:val="5"/>
  </w:num>
  <w:num w:numId="20">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3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6B7"/>
    <w:rsid w:val="000349F8"/>
    <w:rsid w:val="00113219"/>
    <w:rsid w:val="0014222B"/>
    <w:rsid w:val="00145326"/>
    <w:rsid w:val="00192851"/>
    <w:rsid w:val="001B0D68"/>
    <w:rsid w:val="001F4352"/>
    <w:rsid w:val="00202827"/>
    <w:rsid w:val="0029211F"/>
    <w:rsid w:val="002A2AF7"/>
    <w:rsid w:val="002C0941"/>
    <w:rsid w:val="002C2507"/>
    <w:rsid w:val="002E3CB4"/>
    <w:rsid w:val="00374C51"/>
    <w:rsid w:val="003752D3"/>
    <w:rsid w:val="003A6762"/>
    <w:rsid w:val="003B578B"/>
    <w:rsid w:val="003D12E0"/>
    <w:rsid w:val="003E0D21"/>
    <w:rsid w:val="004213CE"/>
    <w:rsid w:val="00452DCA"/>
    <w:rsid w:val="00483BBA"/>
    <w:rsid w:val="004F590F"/>
    <w:rsid w:val="00565E31"/>
    <w:rsid w:val="005A20A6"/>
    <w:rsid w:val="005E0C52"/>
    <w:rsid w:val="00684ACF"/>
    <w:rsid w:val="006B07A0"/>
    <w:rsid w:val="006C284E"/>
    <w:rsid w:val="006D0B47"/>
    <w:rsid w:val="007100ED"/>
    <w:rsid w:val="00721200"/>
    <w:rsid w:val="007B7207"/>
    <w:rsid w:val="0080095A"/>
    <w:rsid w:val="008B332B"/>
    <w:rsid w:val="00947053"/>
    <w:rsid w:val="00AB0BEA"/>
    <w:rsid w:val="00AE0634"/>
    <w:rsid w:val="00AF4302"/>
    <w:rsid w:val="00B4395F"/>
    <w:rsid w:val="00B713EB"/>
    <w:rsid w:val="00BD2115"/>
    <w:rsid w:val="00C616B7"/>
    <w:rsid w:val="00C64E75"/>
    <w:rsid w:val="00C9037B"/>
    <w:rsid w:val="00CA0A43"/>
    <w:rsid w:val="00CD7AF1"/>
    <w:rsid w:val="00D04DEE"/>
    <w:rsid w:val="00D14E5B"/>
    <w:rsid w:val="00D24CF0"/>
    <w:rsid w:val="00DA753E"/>
    <w:rsid w:val="00E8212E"/>
    <w:rsid w:val="00EC05D4"/>
    <w:rsid w:val="00EC6810"/>
    <w:rsid w:val="00EF40A9"/>
    <w:rsid w:val="00F82732"/>
    <w:rsid w:val="00FA0B65"/>
    <w:rsid w:val="00FA519B"/>
    <w:rsid w:val="00FF3B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786704"/>
  <w15:chartTrackingRefBased/>
  <w15:docId w15:val="{9E0133F8-FF56-44B1-9A24-B2327F4C9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E3CB4"/>
  </w:style>
  <w:style w:type="paragraph" w:styleId="Heading1">
    <w:name w:val="heading 1"/>
    <w:basedOn w:val="Normal"/>
    <w:next w:val="Normal"/>
    <w:link w:val="Heading1Char"/>
    <w:autoRedefine/>
    <w:qFormat/>
    <w:rsid w:val="00C616B7"/>
    <w:pPr>
      <w:keepNext/>
      <w:keepLines/>
      <w:numPr>
        <w:numId w:val="13"/>
      </w:numPr>
      <w:spacing w:line="360" w:lineRule="auto"/>
      <w:ind w:left="0" w:firstLine="0"/>
      <w:jc w:val="center"/>
      <w:outlineLvl w:val="0"/>
    </w:pPr>
    <w:rPr>
      <w:rFonts w:ascii="Times New Roman" w:eastAsia="Arial" w:hAnsi="Times New Roman"/>
      <w:b/>
      <w:sz w:val="24"/>
      <w:szCs w:val="28"/>
    </w:rPr>
  </w:style>
  <w:style w:type="paragraph" w:styleId="Heading2">
    <w:name w:val="heading 2"/>
    <w:basedOn w:val="Normal"/>
    <w:next w:val="Normal"/>
    <w:link w:val="Heading2Char"/>
    <w:autoRedefine/>
    <w:qFormat/>
    <w:rsid w:val="00C616B7"/>
    <w:pPr>
      <w:keepNext/>
      <w:keepLines/>
      <w:numPr>
        <w:ilvl w:val="1"/>
        <w:numId w:val="13"/>
      </w:numPr>
      <w:spacing w:after="80"/>
      <w:ind w:left="426"/>
      <w:outlineLvl w:val="1"/>
    </w:pPr>
    <w:rPr>
      <w:rFonts w:ascii="Times New Roman" w:eastAsia="Arial" w:hAnsi="Times New Roman"/>
      <w:b/>
      <w:sz w:val="24"/>
      <w:szCs w:val="32"/>
    </w:rPr>
  </w:style>
  <w:style w:type="paragraph" w:styleId="Heading3">
    <w:name w:val="heading 3"/>
    <w:basedOn w:val="Normal"/>
    <w:next w:val="Normal"/>
    <w:link w:val="Heading3Char"/>
    <w:autoRedefine/>
    <w:qFormat/>
    <w:rsid w:val="00C616B7"/>
    <w:pPr>
      <w:keepNext/>
      <w:keepLines/>
      <w:numPr>
        <w:ilvl w:val="2"/>
        <w:numId w:val="13"/>
      </w:numPr>
      <w:spacing w:after="80"/>
      <w:ind w:hanging="1451"/>
      <w:outlineLvl w:val="2"/>
    </w:pPr>
    <w:rPr>
      <w:rFonts w:ascii="Times New Roman" w:eastAsia="Arial" w:hAnsi="Times New Roman"/>
      <w:sz w:val="24"/>
      <w:szCs w:val="28"/>
    </w:rPr>
  </w:style>
  <w:style w:type="paragraph" w:styleId="Heading4">
    <w:name w:val="heading 4"/>
    <w:basedOn w:val="Normal"/>
    <w:next w:val="Normal"/>
    <w:link w:val="Heading4Char"/>
    <w:rsid w:val="00C616B7"/>
    <w:pPr>
      <w:keepNext/>
      <w:keepLines/>
      <w:numPr>
        <w:ilvl w:val="3"/>
        <w:numId w:val="12"/>
      </w:numPr>
      <w:spacing w:before="280" w:after="80"/>
      <w:outlineLvl w:val="3"/>
    </w:pPr>
    <w:rPr>
      <w:rFonts w:eastAsia="Arial"/>
      <w:color w:val="666666"/>
      <w:sz w:val="24"/>
      <w:szCs w:val="24"/>
    </w:rPr>
  </w:style>
  <w:style w:type="paragraph" w:styleId="Heading5">
    <w:name w:val="heading 5"/>
    <w:basedOn w:val="Normal"/>
    <w:next w:val="Normal"/>
    <w:link w:val="Heading5Char"/>
    <w:rsid w:val="00C616B7"/>
    <w:pPr>
      <w:keepNext/>
      <w:keepLines/>
      <w:spacing w:before="240" w:after="80"/>
      <w:outlineLvl w:val="4"/>
    </w:pPr>
    <w:rPr>
      <w:rFonts w:eastAsia="Arial"/>
      <w:color w:val="666666"/>
    </w:rPr>
  </w:style>
  <w:style w:type="paragraph" w:styleId="Heading6">
    <w:name w:val="heading 6"/>
    <w:basedOn w:val="Normal"/>
    <w:next w:val="Normal"/>
    <w:link w:val="Heading6Char"/>
    <w:rsid w:val="00C616B7"/>
    <w:pPr>
      <w:keepNext/>
      <w:keepLines/>
      <w:spacing w:before="240" w:after="80"/>
      <w:outlineLvl w:val="5"/>
    </w:pPr>
    <w:rPr>
      <w:rFonts w:eastAsia="Arial"/>
      <w:i/>
      <w:color w:val="666666"/>
    </w:rPr>
  </w:style>
  <w:style w:type="paragraph" w:styleId="Heading7">
    <w:name w:val="heading 7"/>
    <w:basedOn w:val="Normal"/>
    <w:next w:val="Normal"/>
    <w:link w:val="Heading7Char"/>
    <w:uiPriority w:val="9"/>
    <w:unhideWhenUsed/>
    <w:qFormat/>
    <w:rsid w:val="00C616B7"/>
    <w:pPr>
      <w:keepNext/>
      <w:keepLines/>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C616B7"/>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616B7"/>
    <w:rPr>
      <w:rFonts w:ascii="Times New Roman" w:eastAsia="Arial" w:hAnsi="Times New Roman"/>
      <w:b/>
      <w:sz w:val="24"/>
      <w:szCs w:val="28"/>
    </w:rPr>
  </w:style>
  <w:style w:type="character" w:customStyle="1" w:styleId="Heading2Char">
    <w:name w:val="Heading 2 Char"/>
    <w:basedOn w:val="DefaultParagraphFont"/>
    <w:link w:val="Heading2"/>
    <w:rsid w:val="00C616B7"/>
    <w:rPr>
      <w:rFonts w:ascii="Times New Roman" w:eastAsia="Arial" w:hAnsi="Times New Roman"/>
      <w:b/>
      <w:sz w:val="24"/>
      <w:szCs w:val="32"/>
    </w:rPr>
  </w:style>
  <w:style w:type="character" w:customStyle="1" w:styleId="Heading3Char">
    <w:name w:val="Heading 3 Char"/>
    <w:basedOn w:val="DefaultParagraphFont"/>
    <w:link w:val="Heading3"/>
    <w:rsid w:val="00C616B7"/>
    <w:rPr>
      <w:rFonts w:ascii="Times New Roman" w:eastAsia="Arial" w:hAnsi="Times New Roman"/>
      <w:sz w:val="24"/>
      <w:szCs w:val="28"/>
    </w:rPr>
  </w:style>
  <w:style w:type="character" w:customStyle="1" w:styleId="Heading4Char">
    <w:name w:val="Heading 4 Char"/>
    <w:basedOn w:val="DefaultParagraphFont"/>
    <w:link w:val="Heading4"/>
    <w:rsid w:val="00C616B7"/>
    <w:rPr>
      <w:rFonts w:eastAsia="Arial"/>
      <w:color w:val="666666"/>
      <w:sz w:val="24"/>
      <w:szCs w:val="24"/>
    </w:rPr>
  </w:style>
  <w:style w:type="character" w:customStyle="1" w:styleId="Heading5Char">
    <w:name w:val="Heading 5 Char"/>
    <w:basedOn w:val="DefaultParagraphFont"/>
    <w:link w:val="Heading5"/>
    <w:rsid w:val="00C616B7"/>
    <w:rPr>
      <w:rFonts w:eastAsia="Arial"/>
      <w:color w:val="666666"/>
    </w:rPr>
  </w:style>
  <w:style w:type="character" w:customStyle="1" w:styleId="Heading6Char">
    <w:name w:val="Heading 6 Char"/>
    <w:basedOn w:val="DefaultParagraphFont"/>
    <w:link w:val="Heading6"/>
    <w:rsid w:val="00C616B7"/>
    <w:rPr>
      <w:rFonts w:eastAsia="Arial"/>
      <w:i/>
      <w:color w:val="666666"/>
    </w:rPr>
  </w:style>
  <w:style w:type="character" w:customStyle="1" w:styleId="Heading7Char">
    <w:name w:val="Heading 7 Char"/>
    <w:basedOn w:val="DefaultParagraphFont"/>
    <w:link w:val="Heading7"/>
    <w:uiPriority w:val="9"/>
    <w:rsid w:val="00C616B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C616B7"/>
    <w:rPr>
      <w:rFonts w:asciiTheme="majorHAnsi" w:eastAsiaTheme="majorEastAsia" w:hAnsiTheme="majorHAnsi" w:cstheme="majorBidi"/>
      <w:color w:val="272727" w:themeColor="text1" w:themeTint="D8"/>
      <w:sz w:val="21"/>
      <w:szCs w:val="21"/>
    </w:rPr>
  </w:style>
  <w:style w:type="paragraph" w:styleId="Title">
    <w:name w:val="Title"/>
    <w:basedOn w:val="Normal"/>
    <w:next w:val="Normal"/>
    <w:link w:val="TitleChar"/>
    <w:qFormat/>
    <w:rsid w:val="00C616B7"/>
    <w:pPr>
      <w:keepNext/>
      <w:keepLines/>
      <w:spacing w:after="60"/>
    </w:pPr>
    <w:rPr>
      <w:rFonts w:eastAsia="Arial"/>
      <w:sz w:val="52"/>
      <w:szCs w:val="52"/>
    </w:rPr>
  </w:style>
  <w:style w:type="character" w:customStyle="1" w:styleId="TitleChar">
    <w:name w:val="Title Char"/>
    <w:basedOn w:val="DefaultParagraphFont"/>
    <w:link w:val="Title"/>
    <w:rsid w:val="00C616B7"/>
    <w:rPr>
      <w:rFonts w:eastAsia="Arial"/>
      <w:sz w:val="52"/>
      <w:szCs w:val="52"/>
    </w:rPr>
  </w:style>
  <w:style w:type="paragraph" w:styleId="Subtitle">
    <w:name w:val="Subtitle"/>
    <w:basedOn w:val="Normal"/>
    <w:next w:val="Normal"/>
    <w:link w:val="SubtitleChar"/>
    <w:rsid w:val="00C616B7"/>
    <w:pPr>
      <w:keepNext/>
      <w:keepLines/>
      <w:spacing w:after="320"/>
    </w:pPr>
    <w:rPr>
      <w:rFonts w:eastAsia="Arial"/>
      <w:color w:val="666666"/>
      <w:sz w:val="30"/>
      <w:szCs w:val="30"/>
    </w:rPr>
  </w:style>
  <w:style w:type="character" w:customStyle="1" w:styleId="SubtitleChar">
    <w:name w:val="Subtitle Char"/>
    <w:basedOn w:val="DefaultParagraphFont"/>
    <w:link w:val="Subtitle"/>
    <w:rsid w:val="00C616B7"/>
    <w:rPr>
      <w:rFonts w:eastAsia="Arial"/>
      <w:color w:val="666666"/>
      <w:sz w:val="30"/>
      <w:szCs w:val="30"/>
    </w:rPr>
  </w:style>
  <w:style w:type="paragraph" w:styleId="FootnoteText">
    <w:name w:val="footnote text"/>
    <w:basedOn w:val="Normal"/>
    <w:link w:val="FootnoteTextChar"/>
    <w:uiPriority w:val="99"/>
    <w:semiHidden/>
    <w:unhideWhenUsed/>
    <w:rsid w:val="00C616B7"/>
    <w:pPr>
      <w:spacing w:line="240" w:lineRule="auto"/>
    </w:pPr>
    <w:rPr>
      <w:rFonts w:eastAsia="Arial"/>
      <w:sz w:val="20"/>
      <w:szCs w:val="20"/>
    </w:rPr>
  </w:style>
  <w:style w:type="character" w:customStyle="1" w:styleId="FootnoteTextChar">
    <w:name w:val="Footnote Text Char"/>
    <w:basedOn w:val="DefaultParagraphFont"/>
    <w:link w:val="FootnoteText"/>
    <w:uiPriority w:val="99"/>
    <w:semiHidden/>
    <w:rsid w:val="00C616B7"/>
    <w:rPr>
      <w:rFonts w:eastAsia="Arial"/>
      <w:sz w:val="20"/>
      <w:szCs w:val="20"/>
    </w:rPr>
  </w:style>
  <w:style w:type="character" w:styleId="FootnoteReference">
    <w:name w:val="footnote reference"/>
    <w:basedOn w:val="DefaultParagraphFont"/>
    <w:uiPriority w:val="99"/>
    <w:semiHidden/>
    <w:unhideWhenUsed/>
    <w:rsid w:val="00C616B7"/>
    <w:rPr>
      <w:vertAlign w:val="superscript"/>
    </w:rPr>
  </w:style>
  <w:style w:type="paragraph" w:styleId="NoSpacing">
    <w:name w:val="No Spacing"/>
    <w:uiPriority w:val="1"/>
    <w:qFormat/>
    <w:rsid w:val="00C616B7"/>
    <w:pPr>
      <w:spacing w:line="240" w:lineRule="auto"/>
    </w:pPr>
    <w:rPr>
      <w:rFonts w:eastAsia="Arial"/>
    </w:rPr>
  </w:style>
  <w:style w:type="paragraph" w:styleId="ListParagraph">
    <w:name w:val="List Paragraph"/>
    <w:basedOn w:val="Normal"/>
    <w:uiPriority w:val="34"/>
    <w:qFormat/>
    <w:rsid w:val="00C616B7"/>
    <w:pPr>
      <w:ind w:left="720"/>
      <w:contextualSpacing/>
    </w:pPr>
    <w:rPr>
      <w:rFonts w:eastAsia="Arial"/>
    </w:rPr>
  </w:style>
  <w:style w:type="paragraph" w:styleId="Bibliography">
    <w:name w:val="Bibliography"/>
    <w:basedOn w:val="Normal"/>
    <w:next w:val="Normal"/>
    <w:uiPriority w:val="37"/>
    <w:unhideWhenUsed/>
    <w:rsid w:val="00C616B7"/>
    <w:pPr>
      <w:spacing w:after="240" w:line="240" w:lineRule="auto"/>
      <w:ind w:left="720" w:hanging="720"/>
    </w:pPr>
    <w:rPr>
      <w:rFonts w:eastAsia="Arial"/>
    </w:rPr>
  </w:style>
  <w:style w:type="character" w:styleId="CommentReference">
    <w:name w:val="annotation reference"/>
    <w:basedOn w:val="DefaultParagraphFont"/>
    <w:uiPriority w:val="99"/>
    <w:semiHidden/>
    <w:unhideWhenUsed/>
    <w:rsid w:val="00C616B7"/>
    <w:rPr>
      <w:sz w:val="16"/>
      <w:szCs w:val="16"/>
    </w:rPr>
  </w:style>
  <w:style w:type="paragraph" w:styleId="CommentText">
    <w:name w:val="annotation text"/>
    <w:basedOn w:val="Normal"/>
    <w:link w:val="CommentTextChar"/>
    <w:uiPriority w:val="99"/>
    <w:semiHidden/>
    <w:unhideWhenUsed/>
    <w:rsid w:val="00C616B7"/>
    <w:pPr>
      <w:spacing w:line="240" w:lineRule="auto"/>
    </w:pPr>
    <w:rPr>
      <w:rFonts w:eastAsia="Arial"/>
      <w:sz w:val="20"/>
      <w:szCs w:val="20"/>
    </w:rPr>
  </w:style>
  <w:style w:type="character" w:customStyle="1" w:styleId="CommentTextChar">
    <w:name w:val="Comment Text Char"/>
    <w:basedOn w:val="DefaultParagraphFont"/>
    <w:link w:val="CommentText"/>
    <w:uiPriority w:val="99"/>
    <w:semiHidden/>
    <w:rsid w:val="00C616B7"/>
    <w:rPr>
      <w:rFonts w:eastAsia="Arial"/>
      <w:sz w:val="20"/>
      <w:szCs w:val="20"/>
    </w:rPr>
  </w:style>
  <w:style w:type="character" w:customStyle="1" w:styleId="CommentSubjectChar">
    <w:name w:val="Comment Subject Char"/>
    <w:basedOn w:val="CommentTextChar"/>
    <w:link w:val="CommentSubject"/>
    <w:uiPriority w:val="99"/>
    <w:semiHidden/>
    <w:rsid w:val="00C616B7"/>
    <w:rPr>
      <w:rFonts w:eastAsia="Arial"/>
      <w:b/>
      <w:bCs/>
      <w:sz w:val="20"/>
      <w:szCs w:val="20"/>
    </w:rPr>
  </w:style>
  <w:style w:type="paragraph" w:styleId="CommentSubject">
    <w:name w:val="annotation subject"/>
    <w:basedOn w:val="CommentText"/>
    <w:next w:val="CommentText"/>
    <w:link w:val="CommentSubjectChar"/>
    <w:uiPriority w:val="99"/>
    <w:semiHidden/>
    <w:unhideWhenUsed/>
    <w:rsid w:val="00C616B7"/>
    <w:rPr>
      <w:b/>
      <w:bCs/>
    </w:rPr>
  </w:style>
  <w:style w:type="character" w:customStyle="1" w:styleId="BalloonTextChar">
    <w:name w:val="Balloon Text Char"/>
    <w:basedOn w:val="DefaultParagraphFont"/>
    <w:link w:val="BalloonText"/>
    <w:uiPriority w:val="99"/>
    <w:semiHidden/>
    <w:rsid w:val="00C616B7"/>
    <w:rPr>
      <w:rFonts w:ascii="Segoe UI" w:eastAsia="Arial" w:hAnsi="Segoe UI" w:cs="Segoe UI"/>
      <w:sz w:val="18"/>
      <w:szCs w:val="18"/>
    </w:rPr>
  </w:style>
  <w:style w:type="paragraph" w:styleId="BalloonText">
    <w:name w:val="Balloon Text"/>
    <w:basedOn w:val="Normal"/>
    <w:link w:val="BalloonTextChar"/>
    <w:uiPriority w:val="99"/>
    <w:semiHidden/>
    <w:unhideWhenUsed/>
    <w:rsid w:val="00C616B7"/>
    <w:pPr>
      <w:spacing w:line="240" w:lineRule="auto"/>
    </w:pPr>
    <w:rPr>
      <w:rFonts w:ascii="Segoe UI" w:eastAsia="Arial" w:hAnsi="Segoe UI" w:cs="Segoe UI"/>
      <w:sz w:val="18"/>
      <w:szCs w:val="18"/>
    </w:rPr>
  </w:style>
  <w:style w:type="paragraph" w:styleId="Caption">
    <w:name w:val="caption"/>
    <w:basedOn w:val="Normal"/>
    <w:next w:val="Normal"/>
    <w:uiPriority w:val="35"/>
    <w:unhideWhenUsed/>
    <w:qFormat/>
    <w:rsid w:val="00C616B7"/>
    <w:pPr>
      <w:spacing w:after="200" w:line="240" w:lineRule="auto"/>
    </w:pPr>
    <w:rPr>
      <w:rFonts w:eastAsia="Arial"/>
      <w:i/>
      <w:iCs/>
      <w:color w:val="44546A" w:themeColor="text2"/>
      <w:sz w:val="18"/>
      <w:szCs w:val="18"/>
    </w:rPr>
  </w:style>
  <w:style w:type="paragraph" w:styleId="Header">
    <w:name w:val="header"/>
    <w:basedOn w:val="Normal"/>
    <w:link w:val="HeaderChar"/>
    <w:uiPriority w:val="99"/>
    <w:unhideWhenUsed/>
    <w:rsid w:val="00C616B7"/>
    <w:pPr>
      <w:tabs>
        <w:tab w:val="center" w:pos="4680"/>
        <w:tab w:val="right" w:pos="9360"/>
      </w:tabs>
      <w:spacing w:line="240" w:lineRule="auto"/>
    </w:pPr>
    <w:rPr>
      <w:rFonts w:eastAsia="Arial"/>
    </w:rPr>
  </w:style>
  <w:style w:type="character" w:customStyle="1" w:styleId="HeaderChar">
    <w:name w:val="Header Char"/>
    <w:basedOn w:val="DefaultParagraphFont"/>
    <w:link w:val="Header"/>
    <w:uiPriority w:val="99"/>
    <w:rsid w:val="00C616B7"/>
    <w:rPr>
      <w:rFonts w:eastAsia="Arial"/>
    </w:rPr>
  </w:style>
  <w:style w:type="paragraph" w:styleId="Footer">
    <w:name w:val="footer"/>
    <w:basedOn w:val="Normal"/>
    <w:link w:val="FooterChar"/>
    <w:uiPriority w:val="99"/>
    <w:unhideWhenUsed/>
    <w:rsid w:val="00C616B7"/>
    <w:pPr>
      <w:tabs>
        <w:tab w:val="center" w:pos="4680"/>
        <w:tab w:val="right" w:pos="9360"/>
      </w:tabs>
      <w:spacing w:line="240" w:lineRule="auto"/>
    </w:pPr>
    <w:rPr>
      <w:rFonts w:eastAsia="Arial"/>
    </w:rPr>
  </w:style>
  <w:style w:type="character" w:customStyle="1" w:styleId="FooterChar">
    <w:name w:val="Footer Char"/>
    <w:basedOn w:val="DefaultParagraphFont"/>
    <w:link w:val="Footer"/>
    <w:uiPriority w:val="99"/>
    <w:rsid w:val="00C616B7"/>
    <w:rPr>
      <w:rFonts w:eastAsia="Arial"/>
    </w:rPr>
  </w:style>
  <w:style w:type="character" w:customStyle="1" w:styleId="EndnoteTextChar">
    <w:name w:val="Endnote Text Char"/>
    <w:basedOn w:val="DefaultParagraphFont"/>
    <w:link w:val="EndnoteText"/>
    <w:uiPriority w:val="99"/>
    <w:semiHidden/>
    <w:rsid w:val="00C616B7"/>
    <w:rPr>
      <w:rFonts w:eastAsia="Arial"/>
      <w:sz w:val="20"/>
      <w:szCs w:val="20"/>
    </w:rPr>
  </w:style>
  <w:style w:type="paragraph" w:styleId="EndnoteText">
    <w:name w:val="endnote text"/>
    <w:basedOn w:val="Normal"/>
    <w:link w:val="EndnoteTextChar"/>
    <w:uiPriority w:val="99"/>
    <w:semiHidden/>
    <w:unhideWhenUsed/>
    <w:rsid w:val="00C616B7"/>
    <w:pPr>
      <w:spacing w:line="240" w:lineRule="auto"/>
    </w:pPr>
    <w:rPr>
      <w:rFonts w:eastAsia="Arial"/>
      <w:sz w:val="20"/>
      <w:szCs w:val="20"/>
    </w:rPr>
  </w:style>
  <w:style w:type="paragraph" w:styleId="TOCHeading">
    <w:name w:val="TOC Heading"/>
    <w:basedOn w:val="Heading1"/>
    <w:next w:val="Normal"/>
    <w:uiPriority w:val="39"/>
    <w:unhideWhenUsed/>
    <w:qFormat/>
    <w:rsid w:val="00C616B7"/>
    <w:pPr>
      <w:numPr>
        <w:numId w:val="0"/>
      </w:numPr>
      <w:spacing w:before="240" w:line="259" w:lineRule="auto"/>
      <w:jc w:val="left"/>
      <w:outlineLvl w:val="9"/>
    </w:pPr>
    <w:rPr>
      <w:rFonts w:asciiTheme="majorHAnsi" w:eastAsiaTheme="majorEastAsia" w:hAnsiTheme="majorHAnsi" w:cstheme="majorBidi"/>
      <w:b w:val="0"/>
      <w:color w:val="2E74B5" w:themeColor="accent1" w:themeShade="BF"/>
      <w:sz w:val="32"/>
      <w:szCs w:val="32"/>
    </w:rPr>
  </w:style>
  <w:style w:type="paragraph" w:styleId="TOC1">
    <w:name w:val="toc 1"/>
    <w:basedOn w:val="Normal"/>
    <w:next w:val="Normal"/>
    <w:autoRedefine/>
    <w:uiPriority w:val="39"/>
    <w:unhideWhenUsed/>
    <w:rsid w:val="00C616B7"/>
    <w:pPr>
      <w:tabs>
        <w:tab w:val="left" w:pos="952"/>
        <w:tab w:val="right" w:leader="dot" w:pos="7930"/>
      </w:tabs>
      <w:spacing w:line="240" w:lineRule="auto"/>
    </w:pPr>
    <w:rPr>
      <w:rFonts w:eastAsia="Arial"/>
    </w:rPr>
  </w:style>
  <w:style w:type="paragraph" w:styleId="TOC2">
    <w:name w:val="toc 2"/>
    <w:basedOn w:val="Normal"/>
    <w:next w:val="Normal"/>
    <w:autoRedefine/>
    <w:uiPriority w:val="39"/>
    <w:unhideWhenUsed/>
    <w:rsid w:val="00C616B7"/>
    <w:pPr>
      <w:tabs>
        <w:tab w:val="right" w:leader="dot" w:pos="7930"/>
      </w:tabs>
      <w:spacing w:line="240" w:lineRule="auto"/>
      <w:ind w:left="993"/>
    </w:pPr>
    <w:rPr>
      <w:rFonts w:eastAsia="Arial"/>
    </w:rPr>
  </w:style>
  <w:style w:type="paragraph" w:styleId="TOC3">
    <w:name w:val="toc 3"/>
    <w:basedOn w:val="Normal"/>
    <w:next w:val="Normal"/>
    <w:autoRedefine/>
    <w:uiPriority w:val="39"/>
    <w:unhideWhenUsed/>
    <w:rsid w:val="00C616B7"/>
    <w:pPr>
      <w:tabs>
        <w:tab w:val="right" w:leader="dot" w:pos="7930"/>
      </w:tabs>
      <w:spacing w:line="240" w:lineRule="auto"/>
      <w:ind w:left="993"/>
    </w:pPr>
    <w:rPr>
      <w:rFonts w:eastAsia="Arial"/>
    </w:rPr>
  </w:style>
  <w:style w:type="character" w:styleId="Hyperlink">
    <w:name w:val="Hyperlink"/>
    <w:basedOn w:val="DefaultParagraphFont"/>
    <w:uiPriority w:val="99"/>
    <w:unhideWhenUsed/>
    <w:rsid w:val="00C616B7"/>
    <w:rPr>
      <w:color w:val="0563C1" w:themeColor="hyperlink"/>
      <w:u w:val="single"/>
    </w:rPr>
  </w:style>
  <w:style w:type="paragraph" w:styleId="TableofFigures">
    <w:name w:val="table of figures"/>
    <w:basedOn w:val="Normal"/>
    <w:next w:val="Normal"/>
    <w:uiPriority w:val="99"/>
    <w:unhideWhenUsed/>
    <w:rsid w:val="00C616B7"/>
    <w:rPr>
      <w:rFonts w:eastAsia="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D5C4C7-3FA3-4415-8BE6-FC08063AED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26</Pages>
  <Words>5901</Words>
  <Characters>33642</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ZAR</dc:creator>
  <cp:keywords/>
  <dc:description/>
  <cp:lastModifiedBy>NIZAR</cp:lastModifiedBy>
  <cp:revision>31</cp:revision>
  <cp:lastPrinted>2023-06-06T23:59:00Z</cp:lastPrinted>
  <dcterms:created xsi:type="dcterms:W3CDTF">2023-06-06T23:04:00Z</dcterms:created>
  <dcterms:modified xsi:type="dcterms:W3CDTF">2023-06-07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yGz6UUqA"/&gt;&lt;style id="http://www.zotero.org/styles/modern-humanities-research-association" hasBibliography="1" bibliographyStyleHasBeenSet="1"/&gt;&lt;prefs&gt;&lt;pref name="fieldType" value="Field"/&gt;&lt;pref </vt:lpwstr>
  </property>
  <property fmtid="{D5CDD505-2E9C-101B-9397-08002B2CF9AE}" pid="3" name="ZOTERO_PREF_2">
    <vt:lpwstr>name="noteType" value="1"/&gt;&lt;/prefs&gt;&lt;/data&gt;</vt:lpwstr>
  </property>
</Properties>
</file>